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3E080E8" w14:textId="77777777" w:rsidR="00A40FC5" w:rsidRDefault="00A40FC5" w:rsidP="00DA49BD">
      <w:pPr>
        <w:rPr>
          <w:b/>
          <w:sz w:val="24"/>
          <w:szCs w:val="24"/>
        </w:rPr>
      </w:pPr>
    </w:p>
    <w:p w14:paraId="1248576B" w14:textId="3918F017" w:rsidR="00DA49BD" w:rsidRDefault="00DA49BD" w:rsidP="00DA49BD">
      <w:pPr>
        <w:rPr>
          <w:b/>
          <w:sz w:val="24"/>
          <w:szCs w:val="24"/>
        </w:rPr>
      </w:pPr>
      <w:del w:id="1" w:author="zenrunner" w:date="2019-04-29T13:38:00Z">
        <w:r w:rsidDel="006273DA">
          <w:rPr>
            <w:b/>
            <w:sz w:val="24"/>
            <w:szCs w:val="24"/>
          </w:rPr>
          <w:delText>Getting s</w:delText>
        </w:r>
      </w:del>
      <w:ins w:id="2" w:author="zenrunner" w:date="2019-04-29T13:38:00Z">
        <w:r w:rsidR="006273DA">
          <w:rPr>
            <w:b/>
            <w:sz w:val="24"/>
            <w:szCs w:val="24"/>
          </w:rPr>
          <w:t>S</w:t>
        </w:r>
      </w:ins>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3"/>
      <w:r w:rsidRPr="00987EE5">
        <w:rPr>
          <w:b/>
        </w:rPr>
        <w:t>Abstract</w:t>
      </w:r>
      <w:r w:rsidRPr="00755125">
        <w:rPr>
          <w:b/>
        </w:rPr>
        <w:t>:</w:t>
      </w:r>
      <w:commentRangeEnd w:id="3"/>
      <w:r w:rsidR="00B81A8A">
        <w:rPr>
          <w:rStyle w:val="CommentReference"/>
        </w:rPr>
        <w:commentReference w:id="3"/>
      </w:r>
      <w:r>
        <w:t xml:space="preserve"> </w:t>
      </w:r>
    </w:p>
    <w:p w14:paraId="28101962" w14:textId="77777777" w:rsidR="00C23F7F" w:rsidRDefault="00C23F7F" w:rsidP="0036494C">
      <w:pPr>
        <w:spacing w:line="480" w:lineRule="auto"/>
        <w:rPr>
          <w:sz w:val="24"/>
          <w:szCs w:val="24"/>
        </w:rPr>
      </w:pPr>
    </w:p>
    <w:p w14:paraId="4DB4F5B5" w14:textId="1BE7BDE4" w:rsidR="00D454F2" w:rsidRDefault="004C3158" w:rsidP="0036494C">
      <w:pPr>
        <w:spacing w:line="480" w:lineRule="auto"/>
        <w:rPr>
          <w:ins w:id="4" w:author="zenrunner" w:date="2019-04-29T13:43:00Z"/>
          <w:sz w:val="24"/>
          <w:szCs w:val="24"/>
        </w:rPr>
      </w:pPr>
      <w:r>
        <w:rPr>
          <w:sz w:val="24"/>
          <w:szCs w:val="24"/>
        </w:rPr>
        <w:t xml:space="preserve">Restoration is a </w:t>
      </w:r>
      <w:r w:rsidR="00902266">
        <w:rPr>
          <w:sz w:val="24"/>
          <w:szCs w:val="24"/>
        </w:rPr>
        <w:t>fundamental priority</w:t>
      </w:r>
      <w:r w:rsidR="000C3C43">
        <w:rPr>
          <w:sz w:val="24"/>
          <w:szCs w:val="24"/>
        </w:rPr>
        <w:t xml:space="preserve"> </w:t>
      </w:r>
      <w:del w:id="5" w:author="zenrunner" w:date="2019-04-29T13:39:00Z">
        <w:r w:rsidDel="00506B64">
          <w:rPr>
            <w:sz w:val="24"/>
            <w:szCs w:val="24"/>
          </w:rPr>
          <w:delText xml:space="preserve">for all </w:delText>
        </w:r>
        <w:r w:rsidR="000C3C43" w:rsidDel="00506B64">
          <w:rPr>
            <w:sz w:val="24"/>
            <w:szCs w:val="24"/>
          </w:rPr>
          <w:delText>ecosystems</w:delText>
        </w:r>
      </w:del>
      <w:ins w:id="6" w:author="zenrunner" w:date="2019-04-29T13:40:00Z">
        <w:r w:rsidR="007D32C9">
          <w:rPr>
            <w:sz w:val="24"/>
            <w:szCs w:val="24"/>
          </w:rPr>
          <w:t>globally</w:t>
        </w:r>
      </w:ins>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del w:id="7" w:author="zenrunner" w:date="2019-04-29T13:40:00Z">
        <w:r w:rsidR="007650D3" w:rsidDel="008C5951">
          <w:rPr>
            <w:sz w:val="24"/>
            <w:szCs w:val="24"/>
          </w:rPr>
          <w:delText xml:space="preserve">global </w:delText>
        </w:r>
      </w:del>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w:t>
      </w:r>
      <w:del w:id="8" w:author="zenrunner" w:date="2019-04-29T13:40:00Z">
        <w:r w:rsidDel="004717DA">
          <w:rPr>
            <w:sz w:val="24"/>
            <w:szCs w:val="24"/>
          </w:rPr>
          <w:delText xml:space="preserve">categories of </w:delText>
        </w:r>
      </w:del>
      <w:r>
        <w:rPr>
          <w:sz w:val="24"/>
          <w:szCs w:val="24"/>
        </w:rPr>
        <w:t>restoration</w:t>
      </w:r>
      <w:ins w:id="9" w:author="zenrunner" w:date="2019-04-29T13:40:00Z">
        <w:r w:rsidR="004717DA">
          <w:rPr>
            <w:sz w:val="24"/>
            <w:szCs w:val="24"/>
          </w:rPr>
          <w:t xml:space="preserve"> strategies</w:t>
        </w:r>
      </w:ins>
      <w:r w:rsidR="007650D3">
        <w:rPr>
          <w:sz w:val="24"/>
          <w:szCs w:val="24"/>
        </w:rPr>
        <w:t>.</w:t>
      </w:r>
      <w:r w:rsidR="00D20202">
        <w:rPr>
          <w:sz w:val="24"/>
          <w:szCs w:val="24"/>
        </w:rPr>
        <w:t xml:space="preserve"> These regions </w:t>
      </w:r>
      <w:del w:id="10" w:author="zenrunner" w:date="2019-04-29T13:40:00Z">
        <w:r w:rsidR="00D20202" w:rsidDel="00866147">
          <w:rPr>
            <w:sz w:val="24"/>
            <w:szCs w:val="24"/>
          </w:rPr>
          <w:delText>are facing</w:delText>
        </w:r>
      </w:del>
      <w:ins w:id="11" w:author="zenrunner" w:date="2019-04-29T13:40:00Z">
        <w:r w:rsidR="00866147">
          <w:rPr>
            <w:sz w:val="24"/>
            <w:szCs w:val="24"/>
          </w:rPr>
          <w:t>face</w:t>
        </w:r>
      </w:ins>
      <w:r w:rsidR="00D20202">
        <w:rPr>
          <w:sz w:val="24"/>
          <w:szCs w:val="24"/>
        </w:rPr>
        <w:t xml:space="preserve"> serious threats due to a</w:t>
      </w:r>
      <w:r w:rsidR="007650D3">
        <w:rPr>
          <w:sz w:val="24"/>
          <w:szCs w:val="24"/>
        </w:rPr>
        <w:t xml:space="preserve">gricultural </w:t>
      </w:r>
      <w:r w:rsidR="00D12FED">
        <w:rPr>
          <w:sz w:val="24"/>
          <w:szCs w:val="24"/>
        </w:rPr>
        <w:t>intensification</w:t>
      </w:r>
      <w:ins w:id="12" w:author="zenrunner" w:date="2019-04-29T13:41:00Z">
        <w:r w:rsidR="00F201CB">
          <w:rPr>
            <w:sz w:val="24"/>
            <w:szCs w:val="24"/>
          </w:rPr>
          <w:t xml:space="preserve"> - is that true? I think ag was winding down and retirement was just as prominent? @Scott? if say, just say threats due to agriculture practices, ranching, energy developments?  Or just leave at land degradation?</w:t>
        </w:r>
      </w:ins>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w:t>
      </w:r>
      <w:del w:id="13" w:author="zenrunner" w:date="2019-04-29T13:43:00Z">
        <w:r w:rsidR="0038065D" w:rsidDel="00F92B4E">
          <w:rPr>
            <w:sz w:val="24"/>
            <w:szCs w:val="24"/>
          </w:rPr>
          <w:delText xml:space="preserve">categories of </w:delText>
        </w:r>
      </w:del>
      <w:r w:rsidR="0038065D">
        <w:rPr>
          <w:sz w:val="24"/>
          <w:szCs w:val="24"/>
        </w:rPr>
        <w:t>restoration</w:t>
      </w:r>
      <w:ins w:id="14" w:author="zenrunner" w:date="2019-04-29T13:43:00Z">
        <w:r w:rsidR="00F92B4E">
          <w:rPr>
            <w:sz w:val="24"/>
            <w:szCs w:val="24"/>
          </w:rPr>
          <w:t xml:space="preserve"> strategies</w:t>
        </w:r>
      </w:ins>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ins w:id="15" w:author="zenrunner" w:date="2019-04-29T13:43:00Z">
        <w:r w:rsidR="00F80F89">
          <w:rPr>
            <w:sz w:val="24"/>
            <w:szCs w:val="24"/>
          </w:rPr>
          <w:t>,</w:t>
        </w:r>
      </w:ins>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w:t>
      </w:r>
      <w:r w:rsidR="00C17CA3">
        <w:rPr>
          <w:sz w:val="24"/>
          <w:szCs w:val="24"/>
        </w:rPr>
        <w:lastRenderedPageBreak/>
        <w:t xml:space="preserve">for </w:t>
      </w:r>
      <w:ins w:id="16" w:author="zenrunner" w:date="2019-04-29T13:43:00Z">
        <w:r w:rsidR="00F80F89">
          <w:rPr>
            <w:sz w:val="24"/>
            <w:szCs w:val="24"/>
          </w:rPr>
          <w:t xml:space="preserve">limited recovery of </w:t>
        </w:r>
      </w:ins>
      <w:r w:rsidR="00C17CA3">
        <w:rPr>
          <w:sz w:val="24"/>
          <w:szCs w:val="24"/>
        </w:rPr>
        <w:t xml:space="preserve">vegetation </w:t>
      </w:r>
      <w:del w:id="17" w:author="zenrunner" w:date="2019-04-29T13:43:00Z">
        <w:r w:rsidR="00C17CA3" w:rsidDel="00F80F89">
          <w:rPr>
            <w:sz w:val="24"/>
            <w:szCs w:val="24"/>
          </w:rPr>
          <w:delText>recovery</w:delText>
        </w:r>
        <w:r w:rsidR="00765404" w:rsidDel="00F80F89">
          <w:rPr>
            <w:sz w:val="24"/>
            <w:szCs w:val="24"/>
          </w:rPr>
          <w:delText xml:space="preserve"> </w:delText>
        </w:r>
      </w:del>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862F8FA" w14:textId="77777777" w:rsidR="003F2FDF" w:rsidRDefault="003F2FDF" w:rsidP="0036494C">
      <w:pPr>
        <w:spacing w:line="480" w:lineRule="auto"/>
        <w:rPr>
          <w:ins w:id="18" w:author="zenrunner" w:date="2019-04-29T13:43:00Z"/>
          <w:sz w:val="24"/>
          <w:szCs w:val="24"/>
        </w:rPr>
      </w:pPr>
    </w:p>
    <w:p w14:paraId="04B85123" w14:textId="1A5085C1" w:rsidR="003F2FDF" w:rsidRDefault="003F2FDF" w:rsidP="0036494C">
      <w:pPr>
        <w:spacing w:line="480" w:lineRule="auto"/>
        <w:rPr>
          <w:sz w:val="24"/>
          <w:szCs w:val="24"/>
        </w:rPr>
      </w:pPr>
      <w:ins w:id="19" w:author="zenrunner" w:date="2019-04-29T13:44:00Z">
        <w:r>
          <w:rPr>
            <w:sz w:val="24"/>
            <w:szCs w:val="24"/>
          </w:rPr>
          <w:t>ABSTRACT STRONG. good.</w:t>
        </w:r>
      </w:ins>
    </w:p>
    <w:p w14:paraId="289EBFC2" w14:textId="77777777" w:rsidR="00D20202" w:rsidRDefault="00D20202" w:rsidP="00C13940">
      <w:pPr>
        <w:pStyle w:val="Teaser"/>
      </w:pPr>
    </w:p>
    <w:p w14:paraId="4796FFFA" w14:textId="4C8515B6" w:rsidR="00C13940" w:rsidRDefault="00D73714" w:rsidP="00C13940">
      <w:pPr>
        <w:pStyle w:val="Teaser"/>
      </w:pPr>
      <w:commentRangeStart w:id="20"/>
      <w:r w:rsidRPr="00D47899">
        <w:rPr>
          <w:b/>
        </w:rPr>
        <w:t>One Sentence Summary</w:t>
      </w:r>
      <w:commentRangeEnd w:id="20"/>
      <w:r w:rsidR="0092026B">
        <w:rPr>
          <w:rStyle w:val="CommentReference"/>
        </w:rPr>
        <w:commentReference w:id="20"/>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3A7E7830" w:rsidR="00E02AC1" w:rsidRDefault="00F7156A" w:rsidP="00E02AC1">
      <w:pPr>
        <w:spacing w:line="480" w:lineRule="auto"/>
        <w:rPr>
          <w:sz w:val="24"/>
          <w:szCs w:val="24"/>
        </w:rPr>
      </w:pPr>
      <w:r>
        <w:rPr>
          <w:sz w:val="24"/>
          <w:szCs w:val="24"/>
        </w:rPr>
        <w:t>A</w:t>
      </w:r>
      <w:r w:rsidR="003C664B">
        <w:rPr>
          <w:sz w:val="24"/>
          <w:szCs w:val="24"/>
        </w:rPr>
        <w:t xml:space="preserve">ctive </w:t>
      </w:r>
      <w:del w:id="21" w:author="zenrunner" w:date="2019-04-29T13:44:00Z">
        <w:r w:rsidR="009F436F" w:rsidDel="004A5624">
          <w:rPr>
            <w:sz w:val="24"/>
            <w:szCs w:val="24"/>
          </w:rPr>
          <w:delText xml:space="preserve">restoration </w:delText>
        </w:r>
        <w:r w:rsidR="009E2AE6" w:rsidDel="004A5624">
          <w:rPr>
            <w:sz w:val="24"/>
            <w:szCs w:val="24"/>
          </w:rPr>
          <w:delText>in dryland</w:delText>
        </w:r>
        <w:r w:rsidR="00AC528C" w:rsidDel="004A5624">
          <w:rPr>
            <w:sz w:val="24"/>
            <w:szCs w:val="24"/>
          </w:rPr>
          <w:delText xml:space="preserve"> ecosystems</w:delText>
        </w:r>
        <w:r w:rsidR="009E2AE6" w:rsidDel="004A5624">
          <w:rPr>
            <w:sz w:val="24"/>
            <w:szCs w:val="24"/>
          </w:rPr>
          <w:delText xml:space="preserve"> </w:delText>
        </w:r>
        <w:r w:rsidR="000D774E" w:rsidDel="004A5624">
          <w:rPr>
            <w:sz w:val="24"/>
            <w:szCs w:val="24"/>
          </w:rPr>
          <w:delText>yield</w:delText>
        </w:r>
      </w:del>
      <w:ins w:id="22" w:author="zenrunner" w:date="2019-04-29T13:44:00Z">
        <w:r w:rsidR="004A5624">
          <w:rPr>
            <w:sz w:val="24"/>
            <w:szCs w:val="24"/>
          </w:rPr>
          <w:t>restoration in dryland ecosystems globally yields</w:t>
        </w:r>
      </w:ins>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50228425"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The restoration of degraded ecosystem</w:t>
      </w:r>
      <w:r w:rsidR="00BD0461">
        <w:rPr>
          <w:sz w:val="24"/>
          <w:szCs w:val="24"/>
        </w:rPr>
        <w:t xml:space="preserve"> provid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del w:id="23" w:author="zenrunner" w:date="2019-04-29T13:46:00Z">
        <w:r w:rsidR="008160ED" w:rsidDel="004A5624">
          <w:rPr>
            <w:sz w:val="24"/>
            <w:szCs w:val="24"/>
          </w:rPr>
          <w:delText>that rely on</w:delText>
        </w:r>
      </w:del>
      <w:ins w:id="24" w:author="zenrunner" w:date="2019-04-29T13:46:00Z">
        <w:r w:rsidR="004A5624">
          <w:rPr>
            <w:sz w:val="24"/>
            <w:szCs w:val="24"/>
          </w:rPr>
          <w:t>including</w:t>
        </w:r>
      </w:ins>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ins w:id="25" w:author="zenrunner" w:date="2019-04-29T13:47:00Z">
        <w:r w:rsidR="00710E5C">
          <w:rPr>
            <w:sz w:val="24"/>
            <w:szCs w:val="24"/>
          </w:rPr>
          <w:t>,</w:t>
        </w:r>
      </w:ins>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del w:id="26" w:author="zenrunner" w:date="2019-04-29T13:47:00Z">
        <w:r w:rsidR="005C7168" w:rsidDel="00710E5C">
          <w:rPr>
            <w:sz w:val="24"/>
            <w:szCs w:val="24"/>
          </w:rPr>
          <w:delText xml:space="preserve">As main </w:delText>
        </w:r>
        <w:r w:rsidR="00690C54" w:rsidDel="00710E5C">
          <w:rPr>
            <w:sz w:val="24"/>
            <w:szCs w:val="24"/>
          </w:rPr>
          <w:delText xml:space="preserve">categories of </w:delText>
        </w:r>
      </w:del>
      <w:ins w:id="27" w:author="zenrunner" w:date="2019-04-29T13:47:00Z">
        <w:r w:rsidR="00710E5C">
          <w:rPr>
            <w:sz w:val="24"/>
            <w:szCs w:val="24"/>
          </w:rPr>
          <w:t xml:space="preserve">Active </w:t>
        </w:r>
        <w:r w:rsidR="005E16A7">
          <w:rPr>
            <w:sz w:val="24"/>
            <w:szCs w:val="24"/>
          </w:rPr>
          <w:t>and</w:t>
        </w:r>
        <w:r w:rsidR="00710E5C">
          <w:rPr>
            <w:sz w:val="24"/>
            <w:szCs w:val="24"/>
          </w:rPr>
          <w:t xml:space="preserve"> passive </w:t>
        </w:r>
      </w:ins>
      <w:r w:rsidR="005C7168">
        <w:rPr>
          <w:sz w:val="24"/>
          <w:szCs w:val="24"/>
        </w:rPr>
        <w:t xml:space="preserve">restoration </w:t>
      </w:r>
      <w:del w:id="28" w:author="zenrunner" w:date="2019-04-29T13:47:00Z">
        <w:r w:rsidR="005C7168" w:rsidDel="00710E5C">
          <w:rPr>
            <w:sz w:val="24"/>
            <w:szCs w:val="24"/>
          </w:rPr>
          <w:delText xml:space="preserve">(i.e. </w:delText>
        </w:r>
        <w:r w:rsidR="005C7168" w:rsidRPr="00E02AC1" w:rsidDel="00710E5C">
          <w:rPr>
            <w:sz w:val="24"/>
            <w:szCs w:val="24"/>
          </w:rPr>
          <w:delText xml:space="preserve">active </w:delText>
        </w:r>
        <w:r w:rsidR="005C7168" w:rsidDel="00710E5C">
          <w:rPr>
            <w:sz w:val="24"/>
            <w:szCs w:val="24"/>
          </w:rPr>
          <w:delText>or</w:delText>
        </w:r>
        <w:r w:rsidR="005C7168" w:rsidRPr="00E02AC1" w:rsidDel="00710E5C">
          <w:rPr>
            <w:sz w:val="24"/>
            <w:szCs w:val="24"/>
          </w:rPr>
          <w:delText xml:space="preserve"> passive</w:delText>
        </w:r>
        <w:r w:rsidR="005C7168" w:rsidDel="00710E5C">
          <w:rPr>
            <w:sz w:val="24"/>
            <w:szCs w:val="24"/>
          </w:rPr>
          <w:delText>)</w:delText>
        </w:r>
      </w:del>
      <w:ins w:id="29" w:author="zenrunner" w:date="2019-04-29T13:47:00Z">
        <w:r w:rsidR="00710E5C">
          <w:rPr>
            <w:sz w:val="24"/>
            <w:szCs w:val="24"/>
          </w:rPr>
          <w:t>strategies</w:t>
        </w:r>
      </w:ins>
      <w:r w:rsidR="005C7168">
        <w:rPr>
          <w:sz w:val="24"/>
          <w:szCs w:val="24"/>
        </w:rPr>
        <w:t xml:space="preserve"> </w:t>
      </w:r>
      <w:ins w:id="30" w:author="zenrunner" w:date="2019-04-29T13:49:00Z">
        <w:r w:rsidR="00BC4E48">
          <w:rPr>
            <w:sz w:val="24"/>
            <w:szCs w:val="24"/>
          </w:rPr>
          <w:t>typically</w:t>
        </w:r>
      </w:ins>
      <w:ins w:id="31" w:author="zenrunner" w:date="2019-04-29T13:48:00Z">
        <w:r w:rsidR="00A1281C">
          <w:rPr>
            <w:sz w:val="24"/>
            <w:szCs w:val="24"/>
          </w:rPr>
          <w:t xml:space="preserve"> </w:t>
        </w:r>
      </w:ins>
      <w:r w:rsidR="005C7168" w:rsidRPr="00E02AC1">
        <w:rPr>
          <w:sz w:val="24"/>
          <w:szCs w:val="24"/>
        </w:rPr>
        <w:t xml:space="preserve">differ </w:t>
      </w:r>
      <w:ins w:id="32" w:author="zenrunner" w:date="2019-04-29T13:48:00Z">
        <w:r w:rsidR="009A466C">
          <w:rPr>
            <w:sz w:val="24"/>
            <w:szCs w:val="24"/>
          </w:rPr>
          <w:t xml:space="preserve">in the </w:t>
        </w:r>
      </w:ins>
      <w:del w:id="33" w:author="zenrunner" w:date="2019-04-29T13:48:00Z">
        <w:r w:rsidR="005C7168" w:rsidRPr="00E02AC1" w:rsidDel="009A466C">
          <w:rPr>
            <w:sz w:val="24"/>
            <w:szCs w:val="24"/>
          </w:rPr>
          <w:delText xml:space="preserve">in the </w:delText>
        </w:r>
        <w:r w:rsidR="005C7168" w:rsidDel="009A466C">
          <w:rPr>
            <w:sz w:val="24"/>
            <w:szCs w:val="24"/>
          </w:rPr>
          <w:delText xml:space="preserve">total </w:delText>
        </w:r>
        <w:r w:rsidR="005C7168" w:rsidRPr="00E02AC1" w:rsidDel="009A466C">
          <w:rPr>
            <w:sz w:val="24"/>
            <w:szCs w:val="24"/>
          </w:rPr>
          <w:delText xml:space="preserve">amount of </w:delText>
        </w:r>
      </w:del>
      <w:r w:rsidR="005C7168" w:rsidRPr="00E02AC1">
        <w:rPr>
          <w:sz w:val="24"/>
          <w:szCs w:val="24"/>
        </w:rPr>
        <w:t xml:space="preserve">resources invested </w:t>
      </w:r>
      <w:del w:id="34" w:author="zenrunner" w:date="2019-04-29T13:48:00Z">
        <w:r w:rsidR="005C7168" w:rsidRPr="00E02AC1" w:rsidDel="009A466C">
          <w:rPr>
            <w:sz w:val="24"/>
            <w:szCs w:val="24"/>
          </w:rPr>
          <w:delText>(e.g.</w:delText>
        </w:r>
      </w:del>
      <w:ins w:id="35" w:author="zenrunner" w:date="2019-04-29T13:48:00Z">
        <w:r w:rsidR="009A466C">
          <w:rPr>
            <w:sz w:val="24"/>
            <w:szCs w:val="24"/>
          </w:rPr>
          <w:t>such as</w:t>
        </w:r>
      </w:ins>
      <w:r w:rsidR="005C7168" w:rsidRPr="00E02AC1">
        <w:rPr>
          <w:sz w:val="24"/>
          <w:szCs w:val="24"/>
        </w:rPr>
        <w:t xml:space="preserve"> time, money</w:t>
      </w:r>
      <w:ins w:id="36" w:author="zenrunner" w:date="2019-04-29T13:48:00Z">
        <w:r w:rsidR="00B14D80">
          <w:rPr>
            <w:sz w:val="24"/>
            <w:szCs w:val="24"/>
          </w:rPr>
          <w:t>,</w:t>
        </w:r>
      </w:ins>
      <w:r w:rsidR="005C7168" w:rsidRPr="00E02AC1">
        <w:rPr>
          <w:sz w:val="24"/>
          <w:szCs w:val="24"/>
        </w:rPr>
        <w:t xml:space="preserve"> and human assistance</w:t>
      </w:r>
      <w:del w:id="37" w:author="zenrunner" w:date="2019-04-29T13:48:00Z">
        <w:r w:rsidR="005C7168" w:rsidRPr="00E02AC1" w:rsidDel="00B14D80">
          <w:rPr>
            <w:sz w:val="24"/>
            <w:szCs w:val="24"/>
          </w:rPr>
          <w:delText>)</w:delText>
        </w:r>
      </w:del>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ins w:id="38" w:author="zenrunner" w:date="2019-04-29T13:47:00Z">
        <w:r w:rsidR="00501435">
          <w:rPr>
            <w:sz w:val="24"/>
            <w:szCs w:val="24"/>
          </w:rPr>
          <w:t>. T</w:t>
        </w:r>
      </w:ins>
      <w:del w:id="39" w:author="zenrunner" w:date="2019-04-29T13:48:00Z">
        <w:r w:rsidR="00690C54" w:rsidDel="00501435">
          <w:rPr>
            <w:sz w:val="24"/>
            <w:szCs w:val="24"/>
          </w:rPr>
          <w:delText xml:space="preserve"> and </w:delText>
        </w:r>
      </w:del>
      <w:del w:id="40" w:author="zenrunner" w:date="2019-04-29T13:49:00Z">
        <w:r w:rsidR="00690C54" w:rsidDel="002F5135">
          <w:rPr>
            <w:sz w:val="24"/>
            <w:szCs w:val="24"/>
          </w:rPr>
          <w:delText>t</w:delText>
        </w:r>
      </w:del>
      <w:r w:rsidR="00690C54">
        <w:rPr>
          <w:sz w:val="24"/>
          <w:szCs w:val="24"/>
        </w:rPr>
        <w:t>hese resources are likely to be scarce</w:t>
      </w:r>
      <w:r w:rsidR="005C7168">
        <w:rPr>
          <w:sz w:val="24"/>
          <w:szCs w:val="24"/>
        </w:rPr>
        <w:t xml:space="preserve">, </w:t>
      </w:r>
      <w:ins w:id="41" w:author="zenrunner" w:date="2019-04-29T13:48:00Z">
        <w:r w:rsidR="00B938E3">
          <w:rPr>
            <w:sz w:val="24"/>
            <w:szCs w:val="24"/>
          </w:rPr>
          <w:t xml:space="preserve">and </w:t>
        </w:r>
      </w:ins>
      <w:r w:rsidR="005C7168">
        <w:rPr>
          <w:sz w:val="24"/>
          <w:szCs w:val="24"/>
        </w:rPr>
        <w:t xml:space="preserve">we need to </w:t>
      </w:r>
      <w:r w:rsidR="00A8383E">
        <w:rPr>
          <w:sz w:val="24"/>
          <w:szCs w:val="24"/>
        </w:rPr>
        <w:t xml:space="preserve">identify </w:t>
      </w:r>
      <w:del w:id="42" w:author="zenrunner" w:date="2019-04-29T13:49:00Z">
        <w:r w:rsidR="005C7168" w:rsidDel="00B938E3">
          <w:rPr>
            <w:sz w:val="24"/>
            <w:szCs w:val="24"/>
          </w:rPr>
          <w:delText xml:space="preserve">what </w:delText>
        </w:r>
      </w:del>
      <w:r w:rsidR="005C7168">
        <w:rPr>
          <w:sz w:val="24"/>
          <w:szCs w:val="24"/>
        </w:rPr>
        <w:t xml:space="preserve">interventions </w:t>
      </w:r>
      <w:ins w:id="43" w:author="zenrunner" w:date="2019-04-29T13:49:00Z">
        <w:r w:rsidR="00B938E3">
          <w:rPr>
            <w:sz w:val="24"/>
            <w:szCs w:val="24"/>
          </w:rPr>
          <w:t xml:space="preserve">that </w:t>
        </w:r>
      </w:ins>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ins w:id="44" w:author="zenrunner" w:date="2019-04-29T13:49:00Z">
        <w:r w:rsidR="005C73D8">
          <w:rPr>
            <w:sz w:val="24"/>
            <w:szCs w:val="24"/>
          </w:rPr>
          <w:t xml:space="preserve">an exemplary </w:t>
        </w:r>
      </w:ins>
      <w:del w:id="45" w:author="zenrunner" w:date="2019-04-29T13:49:00Z">
        <w:r w:rsidR="00BF4DA3" w:rsidDel="005C73D8">
          <w:rPr>
            <w:sz w:val="24"/>
            <w:szCs w:val="24"/>
          </w:rPr>
          <w:delText xml:space="preserve">great </w:delText>
        </w:r>
      </w:del>
      <w:r w:rsidR="000B41DF">
        <w:rPr>
          <w:sz w:val="24"/>
          <w:szCs w:val="24"/>
        </w:rPr>
        <w:t xml:space="preserve">case </w:t>
      </w:r>
      <w:r w:rsidR="00BF4DA3">
        <w:rPr>
          <w:sz w:val="24"/>
          <w:szCs w:val="24"/>
        </w:rPr>
        <w:t>study to evaluate the effectiveness of restoration practices</w:t>
      </w:r>
      <w:ins w:id="46" w:author="zenrunner" w:date="2019-04-29T13:49:00Z">
        <w:r w:rsidR="00932B68">
          <w:rPr>
            <w:sz w:val="24"/>
            <w:szCs w:val="24"/>
          </w:rPr>
          <w:t xml:space="preserve"> and </w:t>
        </w:r>
      </w:ins>
      <w:del w:id="47" w:author="zenrunner" w:date="2019-04-29T13:49:00Z">
        <w:r w:rsidR="000B41DF" w:rsidDel="00932B68">
          <w:rPr>
            <w:sz w:val="24"/>
            <w:szCs w:val="24"/>
          </w:rPr>
          <w:delText xml:space="preserve">, they </w:delText>
        </w:r>
        <w:r w:rsidR="002545E7" w:rsidDel="00932B68">
          <w:rPr>
            <w:sz w:val="24"/>
            <w:szCs w:val="24"/>
          </w:rPr>
          <w:delText>include</w:delText>
        </w:r>
      </w:del>
      <w:ins w:id="48" w:author="zenrunner" w:date="2019-04-29T13:49:00Z">
        <w:r w:rsidR="00932B68">
          <w:rPr>
            <w:sz w:val="24"/>
            <w:szCs w:val="24"/>
          </w:rPr>
          <w:t>encompass many</w:t>
        </w:r>
      </w:ins>
      <w:r w:rsidR="002545E7">
        <w:rPr>
          <w:sz w:val="24"/>
          <w:szCs w:val="24"/>
        </w:rPr>
        <w:t xml:space="preserve"> </w:t>
      </w:r>
      <w:ins w:id="49" w:author="zenrunner" w:date="2019-04-29T13:50:00Z">
        <w:r w:rsidR="00921B46">
          <w:rPr>
            <w:sz w:val="24"/>
            <w:szCs w:val="24"/>
          </w:rPr>
          <w:t xml:space="preserve">habitats such as </w:t>
        </w:r>
      </w:ins>
      <w:del w:id="50" w:author="zenrunner" w:date="2019-04-29T13:50:00Z">
        <w:r w:rsidR="002545E7" w:rsidDel="00921B46">
          <w:rPr>
            <w:sz w:val="24"/>
            <w:szCs w:val="24"/>
          </w:rPr>
          <w:delText xml:space="preserve">natural </w:delText>
        </w:r>
        <w:r w:rsidR="002545E7" w:rsidRPr="00E02AC1" w:rsidDel="009850AA">
          <w:rPr>
            <w:sz w:val="24"/>
            <w:szCs w:val="24"/>
          </w:rPr>
          <w:delText xml:space="preserve">semi-arid </w:delText>
        </w:r>
      </w:del>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ins w:id="51" w:author="zenrunner" w:date="2019-04-29T13:50:00Z">
        <w:r w:rsidR="00931BC3">
          <w:rPr>
            <w:sz w:val="24"/>
            <w:szCs w:val="24"/>
          </w:rPr>
          <w:t>.</w:t>
        </w:r>
      </w:ins>
      <w:r w:rsidR="000B41DF">
        <w:rPr>
          <w:sz w:val="24"/>
          <w:szCs w:val="24"/>
        </w:rPr>
        <w:t xml:space="preserve"> </w:t>
      </w:r>
      <w:del w:id="52" w:author="zenrunner" w:date="2019-04-29T13:50:00Z">
        <w:r w:rsidR="002545E7" w:rsidDel="00931BC3">
          <w:rPr>
            <w:sz w:val="24"/>
            <w:szCs w:val="24"/>
          </w:rPr>
          <w:delText>but also encompass a</w:delText>
        </w:r>
      </w:del>
      <w:ins w:id="53" w:author="zenrunner" w:date="2019-04-29T13:50:00Z">
        <w:r w:rsidR="00931BC3">
          <w:rPr>
            <w:sz w:val="24"/>
            <w:szCs w:val="24"/>
          </w:rPr>
          <w:t>A</w:t>
        </w:r>
      </w:ins>
      <w:r w:rsidR="002545E7">
        <w:rPr>
          <w:sz w:val="24"/>
          <w:szCs w:val="24"/>
        </w:rPr>
        <w:t xml:space="preserve">gricultural lands </w:t>
      </w:r>
      <w:del w:id="54" w:author="zenrunner" w:date="2019-04-29T13:50:00Z">
        <w:r w:rsidR="002545E7" w:rsidDel="00931BC3">
          <w:rPr>
            <w:sz w:val="24"/>
            <w:szCs w:val="24"/>
          </w:rPr>
          <w:delText xml:space="preserve">that </w:delText>
        </w:r>
        <w:r w:rsidR="002545E7" w:rsidRPr="00E02AC1" w:rsidDel="00931BC3">
          <w:rPr>
            <w:sz w:val="24"/>
            <w:szCs w:val="24"/>
          </w:rPr>
          <w:delText xml:space="preserve">are </w:delText>
        </w:r>
        <w:r w:rsidR="00CE69DF" w:rsidDel="00931BC3">
          <w:rPr>
            <w:sz w:val="24"/>
            <w:szCs w:val="24"/>
          </w:rPr>
          <w:delText>highly</w:delText>
        </w:r>
        <w:r w:rsidR="002545E7" w:rsidRPr="00E02AC1" w:rsidDel="00931BC3">
          <w:rPr>
            <w:sz w:val="24"/>
            <w:szCs w:val="24"/>
          </w:rPr>
          <w:delText xml:space="preserve"> exten</w:delText>
        </w:r>
        <w:r w:rsidR="002545E7" w:rsidDel="00931BC3">
          <w:rPr>
            <w:sz w:val="24"/>
            <w:szCs w:val="24"/>
          </w:rPr>
          <w:delText>sive</w:delText>
        </w:r>
        <w:r w:rsidR="002545E7" w:rsidRPr="00E02AC1" w:rsidDel="00931BC3">
          <w:rPr>
            <w:sz w:val="24"/>
            <w:szCs w:val="24"/>
          </w:rPr>
          <w:delText xml:space="preserve"> </w:delText>
        </w:r>
        <w:r w:rsidR="002545E7" w:rsidDel="00931BC3">
          <w:rPr>
            <w:sz w:val="24"/>
            <w:szCs w:val="24"/>
          </w:rPr>
          <w:delText xml:space="preserve">systems </w:delText>
        </w:r>
        <w:r w:rsidR="002545E7" w:rsidRPr="00E02AC1" w:rsidDel="00931BC3">
          <w:rPr>
            <w:sz w:val="24"/>
            <w:szCs w:val="24"/>
          </w:rPr>
          <w:delText>on Earth</w:delText>
        </w:r>
        <w:r w:rsidR="00681AF0" w:rsidDel="00931BC3">
          <w:rPr>
            <w:sz w:val="24"/>
            <w:szCs w:val="24"/>
          </w:rPr>
          <w:delText>,</w:delText>
        </w:r>
      </w:del>
      <w:ins w:id="55" w:author="zenrunner" w:date="2019-04-29T13:50:00Z">
        <w:r w:rsidR="00931BC3">
          <w:rPr>
            <w:sz w:val="24"/>
            <w:szCs w:val="24"/>
          </w:rPr>
          <w:t>comprise</w:t>
        </w:r>
      </w:ins>
      <w:r w:rsidR="00681AF0">
        <w:rPr>
          <w:sz w:val="24"/>
          <w:szCs w:val="24"/>
        </w:rPr>
        <w:t xml:space="preserve"> almost 40% of </w:t>
      </w:r>
      <w:ins w:id="56" w:author="zenrunner" w:date="2019-04-29T13:51:00Z">
        <w:r w:rsidR="00A94766">
          <w:rPr>
            <w:sz w:val="24"/>
            <w:szCs w:val="24"/>
          </w:rPr>
          <w:t xml:space="preserve">the </w:t>
        </w:r>
      </w:ins>
      <w:r w:rsidR="00681AF0">
        <w:rPr>
          <w:sz w:val="24"/>
          <w:szCs w:val="24"/>
        </w:rPr>
        <w:t>terrestrial surface</w:t>
      </w:r>
      <w:ins w:id="57" w:author="zenrunner" w:date="2019-04-29T13:51:00Z">
        <w:r w:rsidR="00A94766">
          <w:rPr>
            <w:sz w:val="24"/>
            <w:szCs w:val="24"/>
          </w:rPr>
          <w:t xml:space="preserve"> on Earth</w:t>
        </w:r>
        <w:r w:rsidR="006F3718">
          <w:rPr>
            <w:sz w:val="24"/>
            <w:szCs w:val="24"/>
          </w:rPr>
          <w:t xml:space="preserve"> and are present in all drylands with significant impacts</w:t>
        </w:r>
      </w:ins>
      <w:del w:id="58" w:author="zenrunner" w:date="2019-04-29T13:51:00Z">
        <w:r w:rsidR="00681AF0" w:rsidDel="006F3718">
          <w:rPr>
            <w:sz w:val="24"/>
            <w:szCs w:val="24"/>
          </w:rPr>
          <w:delText xml:space="preserve"> experiences land conversion by agriculture</w:delText>
        </w:r>
      </w:del>
      <w:r w:rsidR="000B41DF">
        <w:rPr>
          <w:sz w:val="24"/>
          <w:szCs w:val="24"/>
        </w:rPr>
        <w:t xml:space="preserve"> </w:t>
      </w:r>
      <w:r w:rsidR="000B41DF">
        <w:rPr>
          <w:sz w:val="24"/>
          <w:szCs w:val="24"/>
        </w:rPr>
        <w:lastRenderedPageBreak/>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del w:id="59" w:author="zenrunner" w:date="2019-04-29T13:52:00Z">
        <w:r w:rsidR="002545E7" w:rsidDel="00603CE4">
          <w:rPr>
            <w:sz w:val="24"/>
            <w:szCs w:val="24"/>
          </w:rPr>
          <w:delText xml:space="preserve">and </w:delText>
        </w:r>
      </w:del>
      <w:r w:rsidR="001C41D5">
        <w:rPr>
          <w:sz w:val="24"/>
          <w:szCs w:val="24"/>
        </w:rPr>
        <w:t>support</w:t>
      </w:r>
      <w:ins w:id="60" w:author="zenrunner" w:date="2019-04-29T13:52:00Z">
        <w:r w:rsidR="00603CE4">
          <w:rPr>
            <w:sz w:val="24"/>
            <w:szCs w:val="24"/>
          </w:rPr>
          <w:t>ing</w:t>
        </w:r>
      </w:ins>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del w:id="61" w:author="zenrunner" w:date="2019-04-29T13:52:00Z">
        <w:r w:rsidR="00AA1C17" w:rsidDel="00BD271A">
          <w:rPr>
            <w:sz w:val="24"/>
            <w:szCs w:val="24"/>
          </w:rPr>
          <w:delText xml:space="preserve">great </w:delText>
        </w:r>
      </w:del>
      <w:ins w:id="62" w:author="zenrunner" w:date="2019-04-29T13:52:00Z">
        <w:r w:rsidR="00BD271A">
          <w:rPr>
            <w:sz w:val="24"/>
            <w:szCs w:val="24"/>
          </w:rPr>
          <w:t xml:space="preserve">wide </w:t>
        </w:r>
      </w:ins>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del w:id="63" w:author="zenrunner" w:date="2019-04-29T13:52:00Z">
        <w:r w:rsidR="00FB29EE" w:rsidDel="00BD271A">
          <w:rPr>
            <w:sz w:val="24"/>
            <w:szCs w:val="24"/>
          </w:rPr>
          <w:delText>people´s</w:delText>
        </w:r>
      </w:del>
      <w:ins w:id="64" w:author="zenrunner" w:date="2019-04-29T13:52:00Z">
        <w:r w:rsidR="00BD271A">
          <w:rPr>
            <w:sz w:val="24"/>
            <w:szCs w:val="24"/>
          </w:rPr>
          <w:t>the</w:t>
        </w:r>
      </w:ins>
      <w:r w:rsidR="00FB29EE">
        <w:rPr>
          <w:sz w:val="24"/>
          <w:szCs w:val="24"/>
        </w:rPr>
        <w:t xml:space="preserve"> quality of life</w:t>
      </w:r>
      <w:ins w:id="65" w:author="zenrunner" w:date="2019-04-29T13:52:00Z">
        <w:r w:rsidR="00BD271A">
          <w:rPr>
            <w:sz w:val="24"/>
            <w:szCs w:val="24"/>
          </w:rPr>
          <w:t xml:space="preserve"> for people such</w:t>
        </w:r>
      </w:ins>
      <w:r w:rsidR="00FB29EE">
        <w:rPr>
          <w:sz w:val="24"/>
          <w:szCs w:val="24"/>
        </w:rPr>
        <w:t xml:space="preserv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del w:id="66" w:author="zenrunner" w:date="2019-04-29T13:53:00Z">
        <w:r w:rsidR="00AC2155" w:rsidDel="00BC77D8">
          <w:rPr>
            <w:sz w:val="24"/>
            <w:szCs w:val="24"/>
          </w:rPr>
          <w:delText>,</w:delText>
        </w:r>
      </w:del>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del w:id="67" w:author="zenrunner" w:date="2019-04-29T13:53:00Z">
        <w:r w:rsidR="0033296B" w:rsidDel="001E4222">
          <w:rPr>
            <w:sz w:val="24"/>
            <w:szCs w:val="24"/>
          </w:rPr>
          <w:delText xml:space="preserve">(e.g. </w:delText>
        </w:r>
      </w:del>
      <w:ins w:id="68" w:author="zenrunner" w:date="2019-04-29T13:53:00Z">
        <w:r w:rsidR="001E4222">
          <w:rPr>
            <w:sz w:val="24"/>
            <w:szCs w:val="24"/>
          </w:rPr>
          <w:t xml:space="preserve">such as </w:t>
        </w:r>
      </w:ins>
      <w:r w:rsidR="00A21BB3">
        <w:rPr>
          <w:sz w:val="24"/>
          <w:szCs w:val="24"/>
        </w:rPr>
        <w:t xml:space="preserve">conservation </w:t>
      </w:r>
      <w:r w:rsidR="0033296B">
        <w:rPr>
          <w:sz w:val="24"/>
          <w:szCs w:val="24"/>
        </w:rPr>
        <w:t>easements</w:t>
      </w:r>
      <w:del w:id="69" w:author="zenrunner" w:date="2019-04-29T13:53:00Z">
        <w:r w:rsidR="0033296B" w:rsidDel="001E4222">
          <w:rPr>
            <w:sz w:val="24"/>
            <w:szCs w:val="24"/>
          </w:rPr>
          <w:delText>)</w:delText>
        </w:r>
      </w:del>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ins w:id="70" w:author="zenrunner" w:date="2019-04-29T13:53:00Z">
        <w:r w:rsidR="00DA5909">
          <w:rPr>
            <w:sz w:val="24"/>
            <w:szCs w:val="24"/>
          </w:rPr>
          <w:t xml:space="preserve">will </w:t>
        </w:r>
      </w:ins>
      <w:del w:id="71" w:author="zenrunner" w:date="2019-04-29T13:53:00Z">
        <w:r w:rsidR="00CA024E" w:rsidDel="00DA5909">
          <w:rPr>
            <w:sz w:val="24"/>
            <w:szCs w:val="24"/>
          </w:rPr>
          <w:delText xml:space="preserve">could </w:delText>
        </w:r>
      </w:del>
      <w:r w:rsidR="00CA024E">
        <w:rPr>
          <w:sz w:val="24"/>
          <w:szCs w:val="24"/>
        </w:rPr>
        <w:t>benefit remaining habitat in drylands</w:t>
      </w:r>
      <w:r w:rsidR="0033296B">
        <w:rPr>
          <w:sz w:val="24"/>
          <w:szCs w:val="24"/>
        </w:rPr>
        <w:t xml:space="preserve">, </w:t>
      </w:r>
      <w:r w:rsidR="00CA024E">
        <w:rPr>
          <w:sz w:val="24"/>
          <w:szCs w:val="24"/>
        </w:rPr>
        <w:t xml:space="preserve">changing conditions </w:t>
      </w:r>
      <w:del w:id="72" w:author="zenrunner" w:date="2019-04-29T13:53:00Z">
        <w:r w:rsidR="00CA024E" w:rsidDel="00D40017">
          <w:rPr>
            <w:sz w:val="24"/>
            <w:szCs w:val="24"/>
          </w:rPr>
          <w:delText xml:space="preserve">in general </w:delText>
        </w:r>
      </w:del>
      <w:r w:rsidR="00CA024E">
        <w:rPr>
          <w:sz w:val="24"/>
          <w:szCs w:val="24"/>
        </w:rPr>
        <w:t xml:space="preserve">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del w:id="73" w:author="zenrunner" w:date="2019-04-29T13:54:00Z">
        <w:r w:rsidR="00BD5548" w:rsidDel="003A2D21">
          <w:rPr>
            <w:sz w:val="24"/>
            <w:szCs w:val="24"/>
          </w:rPr>
          <w:delText xml:space="preserve">which </w:delText>
        </w:r>
      </w:del>
      <w:ins w:id="74" w:author="zenrunner" w:date="2019-04-29T13:54:00Z">
        <w:r w:rsidR="003A2D21">
          <w:rPr>
            <w:sz w:val="24"/>
            <w:szCs w:val="24"/>
          </w:rPr>
          <w:t xml:space="preserve">the relative merit of </w:t>
        </w:r>
      </w:ins>
      <w:r w:rsidR="00BD5548">
        <w:rPr>
          <w:sz w:val="24"/>
          <w:szCs w:val="24"/>
        </w:rPr>
        <w:t>restoration practices</w:t>
      </w:r>
      <w:r w:rsidR="008F7FF0">
        <w:rPr>
          <w:sz w:val="24"/>
          <w:szCs w:val="24"/>
        </w:rPr>
        <w:t xml:space="preserve"> </w:t>
      </w:r>
      <w:del w:id="75" w:author="zenrunner" w:date="2019-04-29T13:54:00Z">
        <w:r w:rsidR="00BD5548" w:rsidDel="00AB2329">
          <w:rPr>
            <w:sz w:val="24"/>
            <w:szCs w:val="24"/>
          </w:rPr>
          <w:delText xml:space="preserve">will </w:delText>
        </w:r>
      </w:del>
      <w:ins w:id="76" w:author="zenrunner" w:date="2019-04-29T13:54:00Z">
        <w:r w:rsidR="00AB2329">
          <w:rPr>
            <w:sz w:val="24"/>
            <w:szCs w:val="24"/>
          </w:rPr>
          <w:t xml:space="preserve">that </w:t>
        </w:r>
      </w:ins>
      <w:r w:rsidR="00BD5548">
        <w:rPr>
          <w:sz w:val="24"/>
          <w:szCs w:val="24"/>
        </w:rPr>
        <w:t xml:space="preserve">have the greatest positive outcomes </w:t>
      </w:r>
      <w:del w:id="77" w:author="zenrunner" w:date="2019-04-29T13:54:00Z">
        <w:r w:rsidR="00BD5548" w:rsidDel="00CC3265">
          <w:rPr>
            <w:sz w:val="24"/>
            <w:szCs w:val="24"/>
          </w:rPr>
          <w:delText xml:space="preserve">given </w:delText>
        </w:r>
      </w:del>
      <w:ins w:id="78" w:author="zenrunner" w:date="2019-04-29T13:54:00Z">
        <w:r w:rsidR="00CC3265">
          <w:rPr>
            <w:sz w:val="24"/>
            <w:szCs w:val="24"/>
          </w:rPr>
          <w:t xml:space="preserve">with </w:t>
        </w:r>
      </w:ins>
      <w:ins w:id="79" w:author="zenrunner" w:date="2019-04-29T13:55:00Z">
        <w:r w:rsidR="001C009F">
          <w:rPr>
            <w:sz w:val="24"/>
            <w:szCs w:val="24"/>
          </w:rPr>
          <w:t xml:space="preserve">most </w:t>
        </w:r>
      </w:ins>
      <w:ins w:id="80" w:author="zenrunner" w:date="2019-04-29T13:54:00Z">
        <w:r w:rsidR="00CC3265">
          <w:rPr>
            <w:sz w:val="24"/>
            <w:szCs w:val="24"/>
          </w:rPr>
          <w:t xml:space="preserve">likely </w:t>
        </w:r>
      </w:ins>
      <w:del w:id="81" w:author="zenrunner" w:date="2019-04-29T13:54:00Z">
        <w:r w:rsidR="00BD5548" w:rsidDel="00CC3265">
          <w:rPr>
            <w:sz w:val="24"/>
            <w:szCs w:val="24"/>
          </w:rPr>
          <w:delText xml:space="preserve">limited </w:delText>
        </w:r>
      </w:del>
      <w:r w:rsidR="00BD5548">
        <w:rPr>
          <w:sz w:val="24"/>
          <w:szCs w:val="24"/>
        </w:rPr>
        <w:t>resource</w:t>
      </w:r>
      <w:ins w:id="82" w:author="zenrunner" w:date="2019-04-29T13:54:00Z">
        <w:r w:rsidR="00CC3265">
          <w:rPr>
            <w:sz w:val="24"/>
            <w:szCs w:val="24"/>
          </w:rPr>
          <w:t xml:space="preserve"> limitations</w:t>
        </w:r>
      </w:ins>
      <w:del w:id="83" w:author="zenrunner" w:date="2019-04-29T13:54:00Z">
        <w:r w:rsidR="00BD5548" w:rsidDel="00CC3265">
          <w:rPr>
            <w:sz w:val="24"/>
            <w:szCs w:val="24"/>
          </w:rPr>
          <w:delText>s</w:delText>
        </w:r>
      </w:del>
      <w:r w:rsidR="00BD5548">
        <w:rPr>
          <w:sz w:val="24"/>
          <w:szCs w:val="24"/>
        </w:rPr>
        <w:t>.</w:t>
      </w:r>
      <w:r w:rsidR="00CA024E">
        <w:rPr>
          <w:sz w:val="24"/>
          <w:szCs w:val="24"/>
        </w:rPr>
        <w:t xml:space="preserve">   </w:t>
      </w:r>
    </w:p>
    <w:p w14:paraId="07FAE26B" w14:textId="1D6E1B53"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CommentReference"/>
          <w:rFonts w:eastAsia="Times New Roman"/>
          <w:sz w:val="24"/>
          <w:szCs w:val="24"/>
        </w:rPr>
        <w:t>rom 19 different countries</w:t>
      </w:r>
      <w:r w:rsidR="00DD4076">
        <w:rPr>
          <w:rStyle w:val="CommentReference"/>
          <w:rFonts w:eastAsia="Times New Roman"/>
          <w:sz w:val="24"/>
          <w:szCs w:val="24"/>
        </w:rPr>
        <w:t xml:space="preserve"> in dryland ecosystems</w:t>
      </w:r>
      <w:r>
        <w:rPr>
          <w:rStyle w:val="CommentReference"/>
          <w:rFonts w:eastAsia="Times New Roman"/>
          <w:sz w:val="24"/>
          <w:szCs w:val="24"/>
        </w:rPr>
        <w:t xml:space="preserve"> (Fig. 1)</w:t>
      </w:r>
      <w:r w:rsidRPr="00E02AC1">
        <w:rPr>
          <w:sz w:val="24"/>
          <w:szCs w:val="24"/>
        </w:rPr>
        <w:t>.</w:t>
      </w:r>
      <w:r w:rsidR="008E0C2E">
        <w:rPr>
          <w:sz w:val="24"/>
          <w:szCs w:val="24"/>
        </w:rPr>
        <w:t xml:space="preserve"> </w:t>
      </w:r>
      <w:ins w:id="84" w:author="zenrunner" w:date="2019-04-29T14:00:00Z">
        <w:r w:rsidR="00D90122">
          <w:rPr>
            <w:sz w:val="24"/>
            <w:szCs w:val="24"/>
          </w:rPr>
          <w:t xml:space="preserve">The </w:t>
        </w:r>
      </w:ins>
      <w:del w:id="85" w:author="zenrunner" w:date="2019-04-29T14:00:00Z">
        <w:r w:rsidR="00DD4076" w:rsidDel="00D90122">
          <w:rPr>
            <w:sz w:val="24"/>
            <w:szCs w:val="24"/>
          </w:rPr>
          <w:delText xml:space="preserve">Data </w:delText>
        </w:r>
      </w:del>
      <w:ins w:id="86" w:author="zenrunner" w:date="2019-04-29T14:00:00Z">
        <w:r w:rsidR="00D90122">
          <w:rPr>
            <w:sz w:val="24"/>
            <w:szCs w:val="24"/>
          </w:rPr>
          <w:t xml:space="preserve">data </w:t>
        </w:r>
      </w:ins>
      <w:del w:id="87" w:author="zenrunner" w:date="2019-04-29T14:00:00Z">
        <w:r w:rsidR="00EE1A74" w:rsidDel="00D90122">
          <w:rPr>
            <w:sz w:val="24"/>
            <w:szCs w:val="24"/>
          </w:rPr>
          <w:delText xml:space="preserve">collected </w:delText>
        </w:r>
        <w:r w:rsidR="00DD4076" w:rsidDel="00D90122">
          <w:rPr>
            <w:sz w:val="24"/>
            <w:szCs w:val="24"/>
          </w:rPr>
          <w:delText xml:space="preserve">include </w:delText>
        </w:r>
      </w:del>
      <w:ins w:id="88" w:author="zenrunner" w:date="2019-04-29T14:00:00Z">
        <w:r w:rsidR="00D90122">
          <w:rPr>
            <w:sz w:val="24"/>
            <w:szCs w:val="24"/>
          </w:rPr>
          <w:t xml:space="preserve">were extensive at </w:t>
        </w:r>
      </w:ins>
      <w:r w:rsidR="00DD4076">
        <w:rPr>
          <w:sz w:val="24"/>
          <w:szCs w:val="24"/>
        </w:rPr>
        <w:t xml:space="preserve">more than 1400 </w:t>
      </w:r>
      <w:del w:id="89" w:author="zenrunner" w:date="2019-04-29T14:01:00Z">
        <w:r w:rsidR="00DD4076" w:rsidDel="006C1476">
          <w:rPr>
            <w:sz w:val="24"/>
            <w:szCs w:val="24"/>
          </w:rPr>
          <w:delText xml:space="preserve">entries of </w:delText>
        </w:r>
      </w:del>
      <w:r w:rsidR="00DD4076">
        <w:rPr>
          <w:sz w:val="24"/>
          <w:szCs w:val="24"/>
        </w:rPr>
        <w:t xml:space="preserve">independent </w:t>
      </w:r>
      <w:ins w:id="90" w:author="zenrunner" w:date="2019-04-29T14:00:00Z">
        <w:r w:rsidR="00D90122">
          <w:rPr>
            <w:sz w:val="24"/>
            <w:szCs w:val="24"/>
          </w:rPr>
          <w:t xml:space="preserve">interventions </w:t>
        </w:r>
      </w:ins>
      <w:del w:id="91" w:author="zenrunner" w:date="2019-04-29T14:00:00Z">
        <w:r w:rsidR="00DD4076" w:rsidDel="00D90122">
          <w:rPr>
            <w:sz w:val="24"/>
            <w:szCs w:val="24"/>
          </w:rPr>
          <w:delText xml:space="preserve">variables </w:delText>
        </w:r>
      </w:del>
      <w:r w:rsidR="00DD4076">
        <w:rPr>
          <w:sz w:val="24"/>
          <w:szCs w:val="24"/>
        </w:rPr>
        <w:t>measured</w:t>
      </w:r>
      <w:r w:rsidR="00EE1A74">
        <w:rPr>
          <w:sz w:val="24"/>
          <w:szCs w:val="24"/>
        </w:rPr>
        <w:t xml:space="preserve"> </w:t>
      </w:r>
      <w:del w:id="92" w:author="zenrunner" w:date="2019-04-29T14:00:00Z">
        <w:r w:rsidR="00EE1A74" w:rsidDel="00D90122">
          <w:rPr>
            <w:sz w:val="24"/>
            <w:szCs w:val="24"/>
          </w:rPr>
          <w:delText xml:space="preserve">by </w:delText>
        </w:r>
      </w:del>
      <w:ins w:id="93" w:author="zenrunner" w:date="2019-04-29T14:00:00Z">
        <w:r w:rsidR="00D90122">
          <w:rPr>
            <w:sz w:val="24"/>
            <w:szCs w:val="24"/>
          </w:rPr>
          <w:t xml:space="preserve">across all </w:t>
        </w:r>
      </w:ins>
      <w:del w:id="94" w:author="zenrunner" w:date="2019-04-29T14:00:00Z">
        <w:r w:rsidR="00EE1A74" w:rsidDel="007F6349">
          <w:rPr>
            <w:sz w:val="24"/>
            <w:szCs w:val="24"/>
          </w:rPr>
          <w:delText xml:space="preserve">individual </w:delText>
        </w:r>
      </w:del>
      <w:r w:rsidR="00EE1A74">
        <w:rPr>
          <w:sz w:val="24"/>
          <w:szCs w:val="24"/>
        </w:rPr>
        <w:t>studies</w:t>
      </w:r>
      <w:ins w:id="95" w:author="zenrunner" w:date="2019-04-29T14:03:00Z">
        <w:r w:rsidR="007B016E">
          <w:rPr>
            <w:sz w:val="24"/>
            <w:szCs w:val="24"/>
          </w:rPr>
          <w:t xml:space="preserve"> - accurate? or you could say 1400 independent instances - or use the term observations</w:t>
        </w:r>
      </w:ins>
      <w:r w:rsidR="00EE1A74">
        <w:rPr>
          <w:sz w:val="24"/>
          <w:szCs w:val="24"/>
        </w:rPr>
        <w:t xml:space="preserve">.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del w:id="96" w:author="zenrunner" w:date="2019-04-29T14:01:00Z">
        <w:r w:rsidR="000575F8" w:rsidDel="009C7B17">
          <w:rPr>
            <w:sz w:val="24"/>
            <w:szCs w:val="24"/>
          </w:rPr>
          <w:delText>,</w:delText>
        </w:r>
      </w:del>
      <w:r w:rsidR="000575F8">
        <w:rPr>
          <w:sz w:val="24"/>
          <w:szCs w:val="24"/>
        </w:rPr>
        <w:t xml:space="preserve"> </w:t>
      </w:r>
      <w:del w:id="97" w:author="zenrunner" w:date="2019-04-29T14:01:00Z">
        <w:r w:rsidR="000575F8" w:rsidDel="009C7B17">
          <w:rPr>
            <w:sz w:val="24"/>
            <w:szCs w:val="24"/>
          </w:rPr>
          <w:delText>which included</w:delText>
        </w:r>
      </w:del>
      <w:ins w:id="98" w:author="zenrunner" w:date="2019-04-29T14:01:00Z">
        <w:r w:rsidR="009C7B17">
          <w:rPr>
            <w:sz w:val="24"/>
            <w:szCs w:val="24"/>
          </w:rPr>
          <w:t>on</w:t>
        </w:r>
      </w:ins>
      <w:r w:rsidR="000575F8">
        <w:rPr>
          <w:sz w:val="24"/>
          <w:szCs w:val="24"/>
        </w:rPr>
        <w:t xml:space="preserve"> both farm</w:t>
      </w:r>
      <w:del w:id="99" w:author="Scott Butterfield" w:date="2019-04-01T12:24:00Z">
        <w:r w:rsidR="000575F8" w:rsidDel="00E27517">
          <w:rPr>
            <w:sz w:val="24"/>
            <w:szCs w:val="24"/>
          </w:rPr>
          <w:delText xml:space="preserve"> </w:delText>
        </w:r>
      </w:del>
      <w:r w:rsidR="000575F8">
        <w:rPr>
          <w:sz w:val="24"/>
          <w:szCs w:val="24"/>
        </w:rPr>
        <w:t xml:space="preserve">land </w:t>
      </w:r>
      <w:del w:id="100" w:author="zenrunner" w:date="2019-04-29T14:02:00Z">
        <w:r w:rsidR="000575F8" w:rsidDel="00173A99">
          <w:rPr>
            <w:sz w:val="24"/>
            <w:szCs w:val="24"/>
          </w:rPr>
          <w:delText xml:space="preserve">(i.e. crops) </w:delText>
        </w:r>
      </w:del>
      <w:r w:rsidR="000575F8">
        <w:rPr>
          <w:sz w:val="24"/>
          <w:szCs w:val="24"/>
        </w:rPr>
        <w:t>and graz</w:t>
      </w:r>
      <w:ins w:id="101" w:author="zenrunner" w:date="2019-04-29T14:01:00Z">
        <w:r w:rsidR="00173A99">
          <w:rPr>
            <w:sz w:val="24"/>
            <w:szCs w:val="24"/>
          </w:rPr>
          <w:t>ed</w:t>
        </w:r>
      </w:ins>
      <w:del w:id="102" w:author="zenrunner" w:date="2019-04-29T14:01:00Z">
        <w:r w:rsidR="000575F8" w:rsidDel="00173A99">
          <w:rPr>
            <w:sz w:val="24"/>
            <w:szCs w:val="24"/>
          </w:rPr>
          <w:delText>ing</w:delText>
        </w:r>
      </w:del>
      <w:r w:rsidR="00F57FCA">
        <w:rPr>
          <w:sz w:val="24"/>
          <w:szCs w:val="24"/>
        </w:rPr>
        <w:t xml:space="preserve"> </w:t>
      </w:r>
      <w:r w:rsidR="00AC69D8">
        <w:rPr>
          <w:sz w:val="24"/>
          <w:szCs w:val="24"/>
        </w:rPr>
        <w:t>natural</w:t>
      </w:r>
      <w:r w:rsidR="000575F8">
        <w:rPr>
          <w:sz w:val="24"/>
          <w:szCs w:val="24"/>
        </w:rPr>
        <w:t xml:space="preserve"> land</w:t>
      </w:r>
      <w:ins w:id="103" w:author="zenrunner" w:date="2019-04-29T14:01:00Z">
        <w:r w:rsidR="00173A99">
          <w:rPr>
            <w:sz w:val="24"/>
            <w:szCs w:val="24"/>
          </w:rPr>
          <w:t>s</w:t>
        </w:r>
      </w:ins>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del w:id="104" w:author="zenrunner" w:date="2019-04-29T14:02:00Z">
        <w:r w:rsidR="00E27517" w:rsidDel="00957322">
          <w:rPr>
            <w:sz w:val="24"/>
            <w:szCs w:val="24"/>
          </w:rPr>
          <w:delText>practice</w:delText>
        </w:r>
        <w:r w:rsidR="00AC69D8" w:rsidDel="00957322">
          <w:rPr>
            <w:sz w:val="24"/>
            <w:szCs w:val="24"/>
          </w:rPr>
          <w:delText xml:space="preserve"> </w:delText>
        </w:r>
      </w:del>
      <w:r w:rsidR="006A322F">
        <w:rPr>
          <w:sz w:val="24"/>
          <w:szCs w:val="24"/>
        </w:rPr>
        <w:t>w</w:t>
      </w:r>
      <w:r w:rsidR="00E73A97">
        <w:rPr>
          <w:sz w:val="24"/>
          <w:szCs w:val="24"/>
        </w:rPr>
        <w:t>as</w:t>
      </w:r>
      <w:r w:rsidR="003A655D">
        <w:rPr>
          <w:sz w:val="24"/>
          <w:szCs w:val="24"/>
        </w:rPr>
        <w:t xml:space="preserve"> </w:t>
      </w:r>
      <w:ins w:id="105" w:author="zenrunner" w:date="2019-04-29T14:02:00Z">
        <w:r w:rsidR="00F13C09">
          <w:rPr>
            <w:sz w:val="24"/>
            <w:szCs w:val="24"/>
          </w:rPr>
          <w:t xml:space="preserve">broadly </w:t>
        </w:r>
      </w:ins>
      <w:r w:rsidR="003A655D">
        <w:rPr>
          <w:sz w:val="24"/>
          <w:szCs w:val="24"/>
        </w:rPr>
        <w:t xml:space="preserve">classified </w:t>
      </w:r>
      <w:r w:rsidR="00E27517">
        <w:rPr>
          <w:sz w:val="24"/>
          <w:szCs w:val="24"/>
        </w:rPr>
        <w:t xml:space="preserve">as either </w:t>
      </w:r>
      <w:r w:rsidR="000575F8" w:rsidRPr="00E02AC1">
        <w:rPr>
          <w:sz w:val="24"/>
          <w:szCs w:val="24"/>
        </w:rPr>
        <w:t>active</w:t>
      </w:r>
      <w:del w:id="106" w:author="zenrunner" w:date="2019-04-29T14:02:00Z">
        <w:r w:rsidR="00E27517" w:rsidDel="00663D18">
          <w:rPr>
            <w:sz w:val="24"/>
            <w:szCs w:val="24"/>
          </w:rPr>
          <w:delText xml:space="preserve">, </w:delText>
        </w:r>
      </w:del>
      <w:ins w:id="107" w:author="zenrunner" w:date="2019-04-29T14:02:00Z">
        <w:r w:rsidR="00663D18">
          <w:rPr>
            <w:sz w:val="24"/>
            <w:szCs w:val="24"/>
          </w:rPr>
          <w:t xml:space="preserve"> defined as direct </w:t>
        </w:r>
      </w:ins>
      <w:del w:id="108" w:author="zenrunner" w:date="2019-04-29T14:02:00Z">
        <w:r w:rsidR="00E27517" w:rsidDel="00663D18">
          <w:rPr>
            <w:sz w:val="24"/>
            <w:szCs w:val="24"/>
          </w:rPr>
          <w:delText xml:space="preserve">which involves </w:delText>
        </w:r>
      </w:del>
      <w:r w:rsidR="00E27517">
        <w:rPr>
          <w:sz w:val="24"/>
          <w:szCs w:val="24"/>
        </w:rPr>
        <w:t>human assistance in the restoration process</w:t>
      </w:r>
      <w:del w:id="109" w:author="zenrunner" w:date="2019-04-29T14:03:00Z">
        <w:r w:rsidR="00E27517" w:rsidDel="00A046EA">
          <w:rPr>
            <w:sz w:val="24"/>
            <w:szCs w:val="24"/>
          </w:rPr>
          <w:delText>,</w:delText>
        </w:r>
      </w:del>
      <w:r w:rsidR="000575F8" w:rsidRPr="00E02AC1">
        <w:rPr>
          <w:sz w:val="24"/>
          <w:szCs w:val="24"/>
        </w:rPr>
        <w:t xml:space="preserve"> or passive</w:t>
      </w:r>
      <w:del w:id="110" w:author="zenrunner" w:date="2019-04-29T14:02:00Z">
        <w:r w:rsidR="00E27517" w:rsidDel="00F3139F">
          <w:rPr>
            <w:sz w:val="24"/>
            <w:szCs w:val="24"/>
          </w:rPr>
          <w:delText>,</w:delText>
        </w:r>
      </w:del>
      <w:r w:rsidR="00E27517">
        <w:rPr>
          <w:sz w:val="24"/>
          <w:szCs w:val="24"/>
        </w:rPr>
        <w:t xml:space="preserve"> </w:t>
      </w:r>
      <w:del w:id="111" w:author="zenrunner" w:date="2019-04-29T14:02:00Z">
        <w:r w:rsidR="00E27517" w:rsidDel="00F3139F">
          <w:rPr>
            <w:sz w:val="24"/>
            <w:szCs w:val="24"/>
          </w:rPr>
          <w:delText xml:space="preserve">which allows </w:delText>
        </w:r>
        <w:r w:rsidR="005463FB" w:rsidDel="00F3139F">
          <w:rPr>
            <w:sz w:val="24"/>
            <w:szCs w:val="24"/>
          </w:rPr>
          <w:delText>for</w:delText>
        </w:r>
      </w:del>
      <w:ins w:id="112" w:author="zenrunner" w:date="2019-04-29T14:02:00Z">
        <w:r w:rsidR="00F3139F">
          <w:rPr>
            <w:sz w:val="24"/>
            <w:szCs w:val="24"/>
          </w:rPr>
          <w:t>whereby</w:t>
        </w:r>
      </w:ins>
      <w:ins w:id="113" w:author="zenrunner" w:date="2019-04-29T14:03:00Z">
        <w:r w:rsidR="00F3139F">
          <w:rPr>
            <w:sz w:val="24"/>
            <w:szCs w:val="24"/>
          </w:rPr>
          <w:t xml:space="preserve"> lands were</w:t>
        </w:r>
      </w:ins>
      <w:r w:rsidR="005463FB" w:rsidRPr="00E02AC1">
        <w:rPr>
          <w:sz w:val="24"/>
          <w:szCs w:val="24"/>
        </w:rPr>
        <w:t xml:space="preserve"> </w:t>
      </w:r>
      <w:ins w:id="114" w:author="zenrunner" w:date="2019-04-29T14:03:00Z">
        <w:r w:rsidR="00A046EA">
          <w:rPr>
            <w:sz w:val="24"/>
            <w:szCs w:val="24"/>
          </w:rPr>
          <w:t xml:space="preserve">left to </w:t>
        </w:r>
      </w:ins>
      <w:r w:rsidR="005463FB">
        <w:rPr>
          <w:sz w:val="24"/>
          <w:szCs w:val="24"/>
        </w:rPr>
        <w:t>natural</w:t>
      </w:r>
      <w:r w:rsidR="007B4ABA">
        <w:rPr>
          <w:sz w:val="24"/>
          <w:szCs w:val="24"/>
        </w:rPr>
        <w:t xml:space="preserve"> recover</w:t>
      </w:r>
      <w:ins w:id="115" w:author="zenrunner" w:date="2019-04-29T14:03:00Z">
        <w:r w:rsidR="00A046EA">
          <w:rPr>
            <w:sz w:val="24"/>
            <w:szCs w:val="24"/>
          </w:rPr>
          <w:t>y processes</w:t>
        </w:r>
      </w:ins>
      <w:del w:id="116" w:author="zenrunner" w:date="2019-04-29T14:03:00Z">
        <w:r w:rsidR="007B4ABA" w:rsidDel="00A046EA">
          <w:rPr>
            <w:sz w:val="24"/>
            <w:szCs w:val="24"/>
          </w:rPr>
          <w:delText>y</w:delText>
        </w:r>
      </w:del>
      <w:r w:rsidR="007B4ABA">
        <w:rPr>
          <w:sz w:val="24"/>
          <w:szCs w:val="24"/>
        </w:rPr>
        <w:t xml:space="preserve"> </w:t>
      </w:r>
      <w:del w:id="117" w:author="zenrunner" w:date="2019-04-29T14:03:00Z">
        <w:r w:rsidR="007B4ABA" w:rsidDel="00A046EA">
          <w:rPr>
            <w:sz w:val="24"/>
            <w:szCs w:val="24"/>
          </w:rPr>
          <w:delText xml:space="preserve">of </w:delText>
        </w:r>
        <w:r w:rsidR="0051145B" w:rsidDel="00A046EA">
          <w:rPr>
            <w:sz w:val="24"/>
            <w:szCs w:val="24"/>
          </w:rPr>
          <w:delText>the system</w:delText>
        </w:r>
      </w:del>
      <w:ins w:id="118" w:author="zenrunner" w:date="2019-04-29T14:03:00Z">
        <w:r w:rsidR="00A046EA">
          <w:rPr>
            <w:sz w:val="24"/>
            <w:szCs w:val="24"/>
          </w:rPr>
          <w:t>without additional intervetions</w:t>
        </w:r>
      </w:ins>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ins w:id="119" w:author="zenrunner" w:date="2019-04-29T14:03:00Z">
        <w:r w:rsidR="00A046EA">
          <w:rPr>
            <w:sz w:val="24"/>
            <w:szCs w:val="24"/>
          </w:rPr>
          <w:t xml:space="preserve"> - accurate?</w:t>
        </w:r>
      </w:ins>
      <w:r w:rsidR="000575F8">
        <w:rPr>
          <w:sz w:val="24"/>
          <w:szCs w:val="24"/>
        </w:rPr>
        <w:t xml:space="preserve">. </w:t>
      </w:r>
      <w:r w:rsidR="00AF7E7D">
        <w:rPr>
          <w:sz w:val="24"/>
          <w:szCs w:val="24"/>
        </w:rPr>
        <w:t xml:space="preserve">For each </w:t>
      </w:r>
      <w:del w:id="120" w:author="zenrunner" w:date="2019-04-29T14:04:00Z">
        <w:r w:rsidR="00AF7E7D" w:rsidDel="00182A00">
          <w:rPr>
            <w:sz w:val="24"/>
            <w:szCs w:val="24"/>
          </w:rPr>
          <w:delText>study</w:delText>
        </w:r>
      </w:del>
      <w:ins w:id="121" w:author="zenrunner" w:date="2019-04-29T14:04:00Z">
        <w:r w:rsidR="00182A00">
          <w:rPr>
            <w:sz w:val="24"/>
            <w:szCs w:val="24"/>
          </w:rPr>
          <w:t>instance</w:t>
        </w:r>
        <w:r w:rsidR="00851DD2">
          <w:rPr>
            <w:sz w:val="24"/>
            <w:szCs w:val="24"/>
          </w:rPr>
          <w:t>/observation/trial/intervention - @Scott - whatever you prefer - all mean the same</w:t>
        </w:r>
        <w:r w:rsidR="000178F2">
          <w:rPr>
            <w:sz w:val="24"/>
            <w:szCs w:val="24"/>
          </w:rPr>
          <w:t>,</w:t>
        </w:r>
      </w:ins>
      <w:r w:rsidR="00AF7E7D">
        <w:rPr>
          <w:sz w:val="24"/>
          <w:szCs w:val="24"/>
        </w:rPr>
        <w:t xml:space="preserve"> w</w:t>
      </w:r>
      <w:r w:rsidR="00956C49">
        <w:rPr>
          <w:sz w:val="24"/>
          <w:szCs w:val="24"/>
        </w:rPr>
        <w:t xml:space="preserve">e </w:t>
      </w:r>
      <w:r w:rsidR="00AF7E7D">
        <w:rPr>
          <w:sz w:val="24"/>
          <w:szCs w:val="24"/>
        </w:rPr>
        <w:lastRenderedPageBreak/>
        <w:t xml:space="preserve">also </w:t>
      </w:r>
      <w:r w:rsidR="00956C49">
        <w:rPr>
          <w:sz w:val="24"/>
          <w:szCs w:val="24"/>
        </w:rPr>
        <w:t xml:space="preserve">extracted </w:t>
      </w:r>
      <w:del w:id="122" w:author="zenrunner" w:date="2019-04-29T14:05:00Z">
        <w:r w:rsidR="00956C49" w:rsidDel="00BC35B9">
          <w:rPr>
            <w:sz w:val="24"/>
            <w:szCs w:val="24"/>
          </w:rPr>
          <w:delText xml:space="preserve">data of the restoration outcome adopted to </w:delText>
        </w:r>
        <w:r w:rsidR="00AF7E7D" w:rsidDel="00BC35B9">
          <w:rPr>
            <w:sz w:val="24"/>
            <w:szCs w:val="24"/>
          </w:rPr>
          <w:delText xml:space="preserve">express the </w:delText>
        </w:r>
      </w:del>
      <w:r w:rsidR="00AF7E7D">
        <w:rPr>
          <w:sz w:val="24"/>
          <w:szCs w:val="24"/>
        </w:rPr>
        <w:t xml:space="preserve">response </w:t>
      </w:r>
      <w:ins w:id="123" w:author="zenrunner" w:date="2019-04-29T14:05:00Z">
        <w:r w:rsidR="00BC35B9">
          <w:rPr>
            <w:sz w:val="24"/>
            <w:szCs w:val="24"/>
          </w:rPr>
          <w:t xml:space="preserve">data </w:t>
        </w:r>
      </w:ins>
      <w:ins w:id="124" w:author="zenrunner" w:date="2019-04-29T14:06:00Z">
        <w:r w:rsidR="005E5371">
          <w:rPr>
            <w:sz w:val="24"/>
            <w:szCs w:val="24"/>
          </w:rPr>
          <w:t xml:space="preserve">outcomes </w:t>
        </w:r>
      </w:ins>
      <w:ins w:id="125" w:author="zenrunner" w:date="2019-04-29T14:05:00Z">
        <w:r w:rsidR="00BC35B9">
          <w:rPr>
            <w:sz w:val="24"/>
            <w:szCs w:val="24"/>
          </w:rPr>
          <w:t xml:space="preserve">for </w:t>
        </w:r>
      </w:ins>
      <w:del w:id="126" w:author="zenrunner" w:date="2019-04-29T14:05:00Z">
        <w:r w:rsidR="00DD4076" w:rsidDel="00BC35B9">
          <w:rPr>
            <w:sz w:val="24"/>
            <w:szCs w:val="24"/>
          </w:rPr>
          <w:delText>to</w:delText>
        </w:r>
        <w:r w:rsidR="00AF7E7D" w:rsidDel="00BC35B9">
          <w:rPr>
            <w:sz w:val="24"/>
            <w:szCs w:val="24"/>
          </w:rPr>
          <w:delText xml:space="preserve"> </w:delText>
        </w:r>
      </w:del>
      <w:r w:rsidR="00956C49">
        <w:rPr>
          <w:sz w:val="24"/>
          <w:szCs w:val="24"/>
        </w:rPr>
        <w:t xml:space="preserve">each </w:t>
      </w:r>
      <w:ins w:id="127" w:author="zenrunner" w:date="2019-04-29T14:05:00Z">
        <w:r w:rsidR="00A96A6D">
          <w:rPr>
            <w:sz w:val="24"/>
            <w:szCs w:val="24"/>
          </w:rPr>
          <w:t xml:space="preserve">specific </w:t>
        </w:r>
      </w:ins>
      <w:r w:rsidR="00956C49">
        <w:rPr>
          <w:sz w:val="24"/>
          <w:szCs w:val="24"/>
        </w:rPr>
        <w:t xml:space="preserve">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ins w:id="128" w:author="zenrunner" w:date="2019-04-29T14:06:00Z">
        <w:r w:rsidR="006B3E64">
          <w:rPr>
            <w:sz w:val="24"/>
            <w:szCs w:val="24"/>
          </w:rPr>
          <w:t xml:space="preserve">these </w:t>
        </w:r>
      </w:ins>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lrr)</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del w:id="129" w:author="zenrunner" w:date="2019-04-29T14:06:00Z">
        <w:r w:rsidR="00F41079" w:rsidDel="00FD3FE5">
          <w:rPr>
            <w:sz w:val="24"/>
            <w:szCs w:val="24"/>
          </w:rPr>
          <w:delText>P</w:delText>
        </w:r>
        <w:r w:rsidR="001470D5" w:rsidDel="00FD3FE5">
          <w:rPr>
            <w:sz w:val="24"/>
            <w:szCs w:val="24"/>
          </w:rPr>
          <w:delText>assive restoration practices</w:delText>
        </w:r>
        <w:r w:rsidR="00F41079" w:rsidDel="00FD3FE5">
          <w:rPr>
            <w:sz w:val="24"/>
            <w:szCs w:val="24"/>
          </w:rPr>
          <w:delText xml:space="preserve"> were classified as </w:delText>
        </w:r>
        <w:r w:rsidR="001470D5" w:rsidDel="00FD3FE5">
          <w:rPr>
            <w:sz w:val="24"/>
            <w:szCs w:val="24"/>
          </w:rPr>
          <w:delText>s</w:delText>
        </w:r>
      </w:del>
      <w:ins w:id="130" w:author="zenrunner" w:date="2019-04-29T14:06:00Z">
        <w:r w:rsidR="00FD3FE5">
          <w:rPr>
            <w:sz w:val="24"/>
            <w:szCs w:val="24"/>
          </w:rPr>
          <w:t>S</w:t>
        </w:r>
      </w:ins>
      <w:r w:rsidR="001470D5">
        <w:rPr>
          <w:sz w:val="24"/>
          <w:szCs w:val="24"/>
        </w:rPr>
        <w:t>oil, vegetation, and grazing exclusion</w:t>
      </w:r>
      <w:ins w:id="131" w:author="zenrunner" w:date="2019-04-29T14:06:00Z">
        <w:r w:rsidR="00FD3FE5">
          <w:rPr>
            <w:sz w:val="24"/>
            <w:szCs w:val="24"/>
          </w:rPr>
          <w:t xml:space="preserve"> were </w:t>
        </w:r>
      </w:ins>
      <w:ins w:id="132" w:author="zenrunner" w:date="2019-04-29T14:22:00Z">
        <w:r w:rsidR="00304062">
          <w:rPr>
            <w:sz w:val="24"/>
            <w:szCs w:val="24"/>
          </w:rPr>
          <w:t>tested</w:t>
        </w:r>
      </w:ins>
      <w:ins w:id="133" w:author="zenrunner" w:date="2019-04-29T14:06:00Z">
        <w:r w:rsidR="00FD3FE5">
          <w:rPr>
            <w:sz w:val="24"/>
            <w:szCs w:val="24"/>
          </w:rPr>
          <w:t xml:space="preserve"> passive</w:t>
        </w:r>
      </w:ins>
      <w:ins w:id="134" w:author="zenrunner" w:date="2019-04-29T14:22:00Z">
        <w:r w:rsidR="00304062">
          <w:rPr>
            <w:sz w:val="24"/>
            <w:szCs w:val="24"/>
          </w:rPr>
          <w:t>ly</w:t>
        </w:r>
      </w:ins>
      <w:r w:rsidR="000575F8" w:rsidRPr="00E02AC1">
        <w:rPr>
          <w:sz w:val="24"/>
          <w:szCs w:val="24"/>
        </w:rPr>
        <w:t xml:space="preserve">. </w:t>
      </w:r>
      <w:del w:id="135" w:author="zenrunner" w:date="2019-04-29T14:22:00Z">
        <w:r w:rsidR="000575F8" w:rsidDel="00304062">
          <w:rPr>
            <w:sz w:val="24"/>
            <w:szCs w:val="24"/>
          </w:rPr>
          <w:delText>W</w:delText>
        </w:r>
        <w:r w:rsidR="000575F8" w:rsidRPr="00E02AC1" w:rsidDel="00304062">
          <w:rPr>
            <w:sz w:val="24"/>
            <w:szCs w:val="24"/>
          </w:rPr>
          <w:delText>e</w:delText>
        </w:r>
        <w:r w:rsidR="001470D5" w:rsidDel="00304062">
          <w:rPr>
            <w:sz w:val="24"/>
            <w:szCs w:val="24"/>
          </w:rPr>
          <w:delText xml:space="preserve"> evaluated</w:delText>
        </w:r>
        <w:r w:rsidR="000575F8" w:rsidRPr="00E02AC1" w:rsidDel="00304062">
          <w:rPr>
            <w:sz w:val="24"/>
            <w:szCs w:val="24"/>
          </w:rPr>
          <w:delText xml:space="preserve"> </w:delText>
        </w:r>
        <w:r w:rsidR="001470D5" w:rsidDel="00304062">
          <w:rPr>
            <w:sz w:val="24"/>
            <w:szCs w:val="24"/>
          </w:rPr>
          <w:delText xml:space="preserve">active </w:delText>
        </w:r>
        <w:r w:rsidR="000575F8" w:rsidDel="00304062">
          <w:rPr>
            <w:sz w:val="24"/>
            <w:szCs w:val="24"/>
          </w:rPr>
          <w:delText>restoration</w:delText>
        </w:r>
        <w:r w:rsidR="000575F8" w:rsidRPr="00E02AC1" w:rsidDel="00304062">
          <w:rPr>
            <w:sz w:val="24"/>
            <w:szCs w:val="24"/>
          </w:rPr>
          <w:delText xml:space="preserve"> outcomes</w:delText>
        </w:r>
        <w:r w:rsidR="001470D5" w:rsidDel="00304062">
          <w:rPr>
            <w:sz w:val="24"/>
            <w:szCs w:val="24"/>
          </w:rPr>
          <w:delText xml:space="preserve"> across</w:delText>
        </w:r>
        <w:r w:rsidR="000575F8" w:rsidRPr="00E02AC1" w:rsidDel="00304062">
          <w:rPr>
            <w:sz w:val="24"/>
            <w:szCs w:val="24"/>
          </w:rPr>
          <w:delText xml:space="preserve"> four </w:delText>
        </w:r>
        <w:r w:rsidR="00B16FF3" w:rsidDel="00304062">
          <w:rPr>
            <w:sz w:val="24"/>
            <w:szCs w:val="24"/>
          </w:rPr>
          <w:delText>categories</w:delText>
        </w:r>
        <w:r w:rsidR="00BD5548" w:rsidDel="00304062">
          <w:rPr>
            <w:sz w:val="24"/>
            <w:szCs w:val="24"/>
          </w:rPr>
          <w:delText>:</w:delText>
        </w:r>
        <w:r w:rsidR="000575F8" w:rsidRPr="00E02AC1" w:rsidDel="00304062">
          <w:rPr>
            <w:sz w:val="24"/>
            <w:szCs w:val="24"/>
          </w:rPr>
          <w:delText xml:space="preserve"> s</w:delText>
        </w:r>
      </w:del>
      <w:ins w:id="136" w:author="zenrunner" w:date="2019-04-29T14:22:00Z">
        <w:r w:rsidR="00304062">
          <w:rPr>
            <w:sz w:val="24"/>
            <w:szCs w:val="24"/>
          </w:rPr>
          <w:t>S</w:t>
        </w:r>
      </w:ins>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ins w:id="137" w:author="zenrunner" w:date="2019-04-29T14:22:00Z">
        <w:r w:rsidR="00304062">
          <w:rPr>
            <w:sz w:val="24"/>
            <w:szCs w:val="24"/>
          </w:rPr>
          <w:t xml:space="preserve">interventions were examined directly as </w:t>
        </w:r>
      </w:ins>
      <w:ins w:id="138" w:author="zenrunner" w:date="2019-04-29T14:23:00Z">
        <w:r w:rsidR="00304062">
          <w:rPr>
            <w:sz w:val="24"/>
            <w:szCs w:val="24"/>
          </w:rPr>
          <w:t xml:space="preserve">active </w:t>
        </w:r>
      </w:ins>
      <w:ins w:id="139" w:author="zenrunner" w:date="2019-04-29T14:22:00Z">
        <w:r w:rsidR="00304062">
          <w:rPr>
            <w:sz w:val="24"/>
            <w:szCs w:val="24"/>
          </w:rPr>
          <w:t>restoration</w:t>
        </w:r>
      </w:ins>
      <w:ins w:id="140" w:author="zenrunner" w:date="2019-04-29T14:23:00Z">
        <w:r w:rsidR="00304062">
          <w:rPr>
            <w:sz w:val="24"/>
            <w:szCs w:val="24"/>
          </w:rPr>
          <w:t xml:space="preserve"> practices</w:t>
        </w:r>
      </w:ins>
      <w:ins w:id="141" w:author="zenrunner" w:date="2019-04-29T14:22:00Z">
        <w:r w:rsidR="00304062">
          <w:rPr>
            <w:sz w:val="24"/>
            <w:szCs w:val="24"/>
          </w:rPr>
          <w:t xml:space="preserve"> </w:t>
        </w:r>
      </w:ins>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del w:id="142" w:author="zenrunner" w:date="2019-04-29T14:23:00Z">
        <w:r w:rsidR="00537381" w:rsidDel="00216517">
          <w:rPr>
            <w:sz w:val="24"/>
            <w:szCs w:val="24"/>
          </w:rPr>
          <w:delText>category</w:delText>
        </w:r>
        <w:r w:rsidR="005B3247" w:rsidDel="00216517">
          <w:rPr>
            <w:sz w:val="24"/>
            <w:szCs w:val="24"/>
          </w:rPr>
          <w:delText xml:space="preserve"> </w:delText>
        </w:r>
      </w:del>
      <w:ins w:id="143" w:author="zenrunner" w:date="2019-04-29T14:23:00Z">
        <w:r w:rsidR="009063BC">
          <w:rPr>
            <w:sz w:val="24"/>
            <w:szCs w:val="24"/>
          </w:rPr>
          <w:t>classification</w:t>
        </w:r>
        <w:r w:rsidR="00216517">
          <w:rPr>
            <w:sz w:val="24"/>
            <w:szCs w:val="24"/>
          </w:rPr>
          <w:t xml:space="preserve"> </w:t>
        </w:r>
      </w:ins>
      <w:r w:rsidR="0071094F">
        <w:rPr>
          <w:sz w:val="24"/>
          <w:szCs w:val="24"/>
        </w:rPr>
        <w:t xml:space="preserve">was used </w:t>
      </w:r>
      <w:del w:id="144" w:author="zenrunner" w:date="2019-04-29T14:23:00Z">
        <w:r w:rsidR="005105CE" w:rsidDel="009063BC">
          <w:rPr>
            <w:sz w:val="24"/>
            <w:szCs w:val="24"/>
          </w:rPr>
          <w:delText xml:space="preserve">when </w:delText>
        </w:r>
      </w:del>
      <w:ins w:id="145" w:author="zenrunner" w:date="2019-04-29T14:23:00Z">
        <w:r w:rsidR="009063BC">
          <w:rPr>
            <w:sz w:val="24"/>
            <w:szCs w:val="24"/>
          </w:rPr>
          <w:t xml:space="preserve">for </w:t>
        </w:r>
      </w:ins>
      <w:r w:rsidR="005105CE">
        <w:rPr>
          <w:sz w:val="24"/>
          <w:szCs w:val="24"/>
        </w:rPr>
        <w:t xml:space="preserve">studies </w:t>
      </w:r>
      <w:ins w:id="146" w:author="zenrunner" w:date="2019-04-29T14:23:00Z">
        <w:r w:rsidR="009063BC">
          <w:rPr>
            <w:sz w:val="24"/>
            <w:szCs w:val="24"/>
          </w:rPr>
          <w:t xml:space="preserve">that </w:t>
        </w:r>
      </w:ins>
      <w:r w:rsidR="005105CE">
        <w:rPr>
          <w:sz w:val="24"/>
          <w:szCs w:val="24"/>
        </w:rPr>
        <w:t xml:space="preserve">reported </w:t>
      </w:r>
      <w:r w:rsidR="00BD7D51">
        <w:rPr>
          <w:sz w:val="24"/>
          <w:szCs w:val="24"/>
        </w:rPr>
        <w:t>measures of both soil and vegetation</w:t>
      </w:r>
      <w:ins w:id="147" w:author="zenrunner" w:date="2019-04-29T14:24:00Z">
        <w:r w:rsidR="000D3C19">
          <w:rPr>
            <w:sz w:val="24"/>
            <w:szCs w:val="24"/>
          </w:rPr>
          <w:t xml:space="preserve"> recovery?</w:t>
        </w:r>
      </w:ins>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w:t>
      </w:r>
      <w:ins w:id="148" w:author="zenrunner" w:date="2019-04-29T14:24:00Z">
        <w:r w:rsidR="00AE2192">
          <w:rPr>
            <w:sz w:val="24"/>
            <w:szCs w:val="24"/>
          </w:rPr>
          <w:t>?? confusing</w:t>
        </w:r>
      </w:ins>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ins w:id="149" w:author="zenrunner" w:date="2019-04-29T14:24:00Z">
        <w:r w:rsidR="001F25A0">
          <w:rPr>
            <w:sz w:val="24"/>
            <w:szCs w:val="24"/>
          </w:rPr>
          <w:t xml:space="preserve">post hoc </w:t>
        </w:r>
      </w:ins>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ins w:id="150" w:author="zenrunner" w:date="2019-04-29T14:25:00Z">
        <w:r w:rsidR="00BB4C24">
          <w:rPr>
            <w:sz w:val="24"/>
            <w:szCs w:val="24"/>
          </w:rPr>
          <w:t xml:space="preserve"> - or not when passive - so maybe just say from onset of study?</w:t>
        </w:r>
      </w:ins>
      <w:r w:rsidR="00427D62">
        <w:rPr>
          <w:sz w:val="24"/>
          <w:szCs w:val="24"/>
        </w:rPr>
        <w:t>.</w:t>
      </w:r>
    </w:p>
    <w:p w14:paraId="54443F0F" w14:textId="3C405048" w:rsidR="008809FF" w:rsidDel="003F5517" w:rsidRDefault="00FF674C" w:rsidP="00E02AC1">
      <w:pPr>
        <w:spacing w:line="480" w:lineRule="auto"/>
        <w:rPr>
          <w:del w:id="151"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ins w:id="152" w:author="zenrunner" w:date="2019-04-29T14:30:00Z">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ins>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del w:id="153" w:author="zenrunner" w:date="2019-04-29T14:25:00Z">
        <w:r w:rsidR="00F72096" w:rsidDel="009D335E">
          <w:rPr>
            <w:sz w:val="24"/>
            <w:szCs w:val="24"/>
          </w:rPr>
          <w:delText>supply</w:delText>
        </w:r>
        <w:r w:rsidR="00401633" w:rsidDel="009D335E">
          <w:rPr>
            <w:sz w:val="24"/>
            <w:szCs w:val="24"/>
          </w:rPr>
          <w:delText xml:space="preserve"> </w:delText>
        </w:r>
      </w:del>
      <w:ins w:id="154" w:author="zenrunner" w:date="2019-04-29T14:25:00Z">
        <w:r w:rsidR="009D335E">
          <w:rPr>
            <w:sz w:val="24"/>
            <w:szCs w:val="24"/>
          </w:rPr>
          <w:t xml:space="preserve">supplementation </w:t>
        </w:r>
      </w:ins>
      <w:r w:rsidR="00401633">
        <w:rPr>
          <w:sz w:val="24"/>
          <w:szCs w:val="24"/>
        </w:rPr>
        <w:t xml:space="preserve">was the most effective restoration practice followed by soil </w:t>
      </w:r>
      <w:del w:id="155" w:author="zenrunner" w:date="2019-04-29T14:31:00Z">
        <w:r w:rsidR="00401633" w:rsidRPr="00E02AC1" w:rsidDel="00DE710B">
          <w:rPr>
            <w:sz w:val="24"/>
            <w:szCs w:val="24"/>
          </w:rPr>
          <w:delText xml:space="preserve">and </w:delText>
        </w:r>
      </w:del>
      <w:ins w:id="156" w:author="zenrunner" w:date="2019-04-29T14:31:00Z">
        <w:r w:rsidR="00DE710B">
          <w:rPr>
            <w:sz w:val="24"/>
            <w:szCs w:val="24"/>
          </w:rPr>
          <w:t>then</w:t>
        </w:r>
        <w:r w:rsidR="00DE710B" w:rsidRPr="00E02AC1">
          <w:rPr>
            <w:sz w:val="24"/>
            <w:szCs w:val="24"/>
          </w:rPr>
          <w:t xml:space="preserve"> </w:t>
        </w:r>
      </w:ins>
      <w:r w:rsidR="00401633">
        <w:rPr>
          <w:sz w:val="24"/>
          <w:szCs w:val="24"/>
        </w:rPr>
        <w:t xml:space="preserve">vegetation </w:t>
      </w:r>
      <w:del w:id="157" w:author="zenrunner" w:date="2019-04-29T14:26:00Z">
        <w:r w:rsidR="005C351F" w:rsidDel="00EB1398">
          <w:rPr>
            <w:sz w:val="24"/>
            <w:szCs w:val="24"/>
          </w:rPr>
          <w:delText xml:space="preserve">active </w:delText>
        </w:r>
        <w:r w:rsidR="00401633" w:rsidDel="00EB1398">
          <w:rPr>
            <w:sz w:val="24"/>
            <w:szCs w:val="24"/>
          </w:rPr>
          <w:delText>practices</w:delText>
        </w:r>
      </w:del>
      <w:ins w:id="158" w:author="zenrunner" w:date="2019-04-29T14:26:00Z">
        <w:r w:rsidR="00EB1398">
          <w:rPr>
            <w:sz w:val="24"/>
            <w:szCs w:val="24"/>
          </w:rPr>
          <w:t>remediations</w:t>
        </w:r>
      </w:ins>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w:t>
      </w:r>
      <w:del w:id="159" w:author="zenrunner" w:date="2019-04-29T14:26:00Z">
        <w:r w:rsidR="00401633" w:rsidDel="00B1794E">
          <w:rPr>
            <w:sz w:val="24"/>
            <w:szCs w:val="24"/>
          </w:rPr>
          <w:delText xml:space="preserve">vegetation </w:delText>
        </w:r>
      </w:del>
      <w:r w:rsidR="00401633">
        <w:rPr>
          <w:sz w:val="24"/>
          <w:szCs w:val="24"/>
        </w:rPr>
        <w:t xml:space="preserve">recovery </w:t>
      </w:r>
      <w:ins w:id="160" w:author="zenrunner" w:date="2019-04-29T14:26:00Z">
        <w:r w:rsidR="00B1794E">
          <w:rPr>
            <w:sz w:val="24"/>
            <w:szCs w:val="24"/>
          </w:rPr>
          <w:t xml:space="preserve">of vegetation </w:t>
        </w:r>
      </w:ins>
      <w:r w:rsidR="00401633">
        <w:rPr>
          <w:sz w:val="24"/>
          <w:szCs w:val="24"/>
        </w:rPr>
        <w:t xml:space="preserve">and grazing exclusion </w:t>
      </w:r>
      <w:ins w:id="161" w:author="zenrunner" w:date="2019-04-29T14:26:00Z">
        <w:r w:rsidR="00F23660">
          <w:rPr>
            <w:sz w:val="24"/>
            <w:szCs w:val="24"/>
          </w:rPr>
          <w:t xml:space="preserve">(i.e. passive because grazing removed and no other interventions applied) </w:t>
        </w:r>
      </w:ins>
      <w:del w:id="162" w:author="zenrunner" w:date="2019-04-29T14:26:00Z">
        <w:r w:rsidR="00401633" w:rsidDel="008C60AD">
          <w:rPr>
            <w:sz w:val="24"/>
            <w:szCs w:val="24"/>
          </w:rPr>
          <w:delText xml:space="preserve">can </w:delText>
        </w:r>
      </w:del>
      <w:r w:rsidR="00401633">
        <w:rPr>
          <w:sz w:val="24"/>
          <w:szCs w:val="24"/>
        </w:rPr>
        <w:t xml:space="preserve">also </w:t>
      </w:r>
      <w:r w:rsidR="00B705DE">
        <w:rPr>
          <w:sz w:val="24"/>
          <w:szCs w:val="24"/>
        </w:rPr>
        <w:t>ha</w:t>
      </w:r>
      <w:ins w:id="163" w:author="zenrunner" w:date="2019-04-29T14:27:00Z">
        <w:r w:rsidR="008C60AD">
          <w:rPr>
            <w:sz w:val="24"/>
            <w:szCs w:val="24"/>
          </w:rPr>
          <w:t>d</w:t>
        </w:r>
      </w:ins>
      <w:del w:id="164" w:author="zenrunner" w:date="2019-04-29T14:27:00Z">
        <w:r w:rsidR="00B705DE" w:rsidDel="008C60AD">
          <w:rPr>
            <w:sz w:val="24"/>
            <w:szCs w:val="24"/>
          </w:rPr>
          <w:delText>ve</w:delText>
        </w:r>
      </w:del>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w:t>
      </w:r>
      <w:ins w:id="165" w:author="zenrunner" w:date="2019-04-29T14:27:00Z">
        <w:r w:rsidR="00B52E14">
          <w:rPr>
            <w:sz w:val="24"/>
            <w:szCs w:val="24"/>
          </w:rPr>
          <w:t xml:space="preserve">defined </w:t>
        </w:r>
      </w:ins>
      <w:r w:rsidR="00401633" w:rsidRPr="00E02AC1">
        <w:rPr>
          <w:sz w:val="24"/>
          <w:szCs w:val="24"/>
        </w:rPr>
        <w:t>restoration</w:t>
      </w:r>
      <w:r w:rsidR="00401633">
        <w:rPr>
          <w:sz w:val="24"/>
          <w:szCs w:val="24"/>
        </w:rPr>
        <w:t xml:space="preserve"> </w:t>
      </w:r>
      <w:ins w:id="166" w:author="zenrunner" w:date="2019-04-29T14:27:00Z">
        <w:r w:rsidR="00B52E14">
          <w:rPr>
            <w:sz w:val="24"/>
            <w:szCs w:val="24"/>
          </w:rPr>
          <w:t>outcomes such as ... then just 1-2</w:t>
        </w:r>
      </w:ins>
      <w:ins w:id="167" w:author="zenrunner" w:date="2019-04-29T14:31:00Z">
        <w:r w:rsidR="00903D41">
          <w:rPr>
            <w:sz w:val="24"/>
            <w:szCs w:val="24"/>
          </w:rPr>
          <w:t xml:space="preserve"> of them</w:t>
        </w:r>
      </w:ins>
      <w:ins w:id="168" w:author="zenrunner" w:date="2019-04-29T14:27:00Z">
        <w:r w:rsidR="00B52E14">
          <w:rPr>
            <w:sz w:val="24"/>
            <w:szCs w:val="24"/>
          </w:rPr>
          <w:t xml:space="preserve"> </w:t>
        </w:r>
      </w:ins>
      <w:r w:rsidR="00401633" w:rsidRPr="00E02AC1">
        <w:rPr>
          <w:sz w:val="24"/>
          <w:szCs w:val="24"/>
        </w:rPr>
        <w:t>(</w:t>
      </w:r>
      <w:r w:rsidR="00401633">
        <w:rPr>
          <w:sz w:val="24"/>
          <w:szCs w:val="24"/>
        </w:rPr>
        <w:t xml:space="preserve">Table 1A, </w:t>
      </w:r>
      <w:r w:rsidR="00401633" w:rsidRPr="00E02AC1">
        <w:rPr>
          <w:sz w:val="24"/>
          <w:szCs w:val="24"/>
        </w:rPr>
        <w:t>Fig. 2)</w:t>
      </w:r>
      <w:ins w:id="169" w:author="zenrunner" w:date="2019-04-29T14:27:00Z">
        <w:r w:rsidR="00B52E14">
          <w:rPr>
            <w:sz w:val="24"/>
            <w:szCs w:val="24"/>
          </w:rPr>
          <w:t xml:space="preserve">. Nonetheless, </w:t>
        </w:r>
      </w:ins>
      <w:del w:id="170" w:author="zenrunner" w:date="2019-04-29T14:31:00Z">
        <w:r w:rsidR="00401633" w:rsidDel="006A1A3C">
          <w:rPr>
            <w:sz w:val="24"/>
            <w:szCs w:val="24"/>
          </w:rPr>
          <w:delText xml:space="preserve"> </w:delText>
        </w:r>
      </w:del>
      <w:del w:id="171" w:author="zenrunner" w:date="2019-04-29T14:27:00Z">
        <w:r w:rsidR="00B705DE" w:rsidDel="00B52E14">
          <w:rPr>
            <w:sz w:val="24"/>
            <w:szCs w:val="24"/>
          </w:rPr>
          <w:delText xml:space="preserve">but </w:delText>
        </w:r>
        <w:r w:rsidR="00401633" w:rsidDel="00B52E14">
          <w:rPr>
            <w:sz w:val="24"/>
            <w:szCs w:val="24"/>
          </w:rPr>
          <w:delText>with</w:delText>
        </w:r>
      </w:del>
      <w:ins w:id="172" w:author="zenrunner" w:date="2019-04-29T14:27:00Z">
        <w:r w:rsidR="00B52E14">
          <w:rPr>
            <w:sz w:val="24"/>
            <w:szCs w:val="24"/>
          </w:rPr>
          <w:t xml:space="preserve">passive recovery outcomes </w:t>
        </w:r>
        <w:r w:rsidR="00324DBE">
          <w:rPr>
            <w:sz w:val="24"/>
            <w:szCs w:val="24"/>
          </w:rPr>
          <w:t>had</w:t>
        </w:r>
      </w:ins>
      <w:r w:rsidR="00401633">
        <w:rPr>
          <w:sz w:val="24"/>
          <w:szCs w:val="24"/>
        </w:rPr>
        <w:t xml:space="preserve"> lower </w:t>
      </w:r>
      <w:r w:rsidR="006C2DA6">
        <w:rPr>
          <w:sz w:val="24"/>
          <w:szCs w:val="24"/>
        </w:rPr>
        <w:t xml:space="preserve">and more variable </w:t>
      </w:r>
      <w:r w:rsidR="00401633">
        <w:rPr>
          <w:sz w:val="24"/>
          <w:szCs w:val="24"/>
        </w:rPr>
        <w:t>effect sizes</w:t>
      </w:r>
      <w:del w:id="173" w:author="zenrunner" w:date="2019-04-29T14:32:00Z">
        <w:r w:rsidR="00401633" w:rsidDel="006A1A3C">
          <w:rPr>
            <w:sz w:val="24"/>
            <w:szCs w:val="24"/>
          </w:rPr>
          <w:delText xml:space="preserve"> than active practices</w:delText>
        </w:r>
      </w:del>
      <w:ins w:id="174" w:author="zenrunner" w:date="2019-04-29T14:28:00Z">
        <w:r w:rsidR="00324DBE">
          <w:rPr>
            <w:sz w:val="24"/>
            <w:szCs w:val="24"/>
          </w:rPr>
          <w:t xml:space="preserve">, and </w:t>
        </w:r>
      </w:ins>
      <w:del w:id="175" w:author="zenrunner" w:date="2019-04-29T14:28:00Z">
        <w:r w:rsidR="00B705DE" w:rsidDel="00324DBE">
          <w:rPr>
            <w:sz w:val="24"/>
            <w:szCs w:val="24"/>
          </w:rPr>
          <w:delText xml:space="preserve">, while </w:delText>
        </w:r>
      </w:del>
      <w:del w:id="176" w:author="zenrunner" w:date="2019-04-29T14:32:00Z">
        <w:r w:rsidR="00B705DE" w:rsidDel="006A1A3C">
          <w:rPr>
            <w:sz w:val="24"/>
            <w:szCs w:val="24"/>
          </w:rPr>
          <w:delText>passive</w:delText>
        </w:r>
      </w:del>
      <w:ins w:id="177" w:author="zenrunner" w:date="2019-04-29T14:32:00Z">
        <w:r w:rsidR="006A1A3C">
          <w:rPr>
            <w:sz w:val="24"/>
            <w:szCs w:val="24"/>
          </w:rPr>
          <w:t>th</w:t>
        </w:r>
        <w:r w:rsidR="006F01F6">
          <w:rPr>
            <w:sz w:val="24"/>
            <w:szCs w:val="24"/>
          </w:rPr>
          <w:t>is</w:t>
        </w:r>
      </w:ins>
      <w:r w:rsidR="00B705DE">
        <w:rPr>
          <w:sz w:val="24"/>
          <w:szCs w:val="24"/>
        </w:rPr>
        <w:t xml:space="preserve"> </w:t>
      </w:r>
      <w:del w:id="178" w:author="zenrunner" w:date="2019-04-29T14:28:00Z">
        <w:r w:rsidR="00B705DE" w:rsidDel="00324DBE">
          <w:rPr>
            <w:sz w:val="24"/>
            <w:szCs w:val="24"/>
          </w:rPr>
          <w:delText xml:space="preserve">practices </w:delText>
        </w:r>
      </w:del>
      <w:ins w:id="179" w:author="zenrunner" w:date="2019-04-29T14:28:00Z">
        <w:r w:rsidR="006F01F6">
          <w:rPr>
            <w:sz w:val="24"/>
            <w:szCs w:val="24"/>
          </w:rPr>
          <w:t>strategy</w:t>
        </w:r>
        <w:r w:rsidR="00324DBE">
          <w:rPr>
            <w:sz w:val="24"/>
            <w:szCs w:val="24"/>
          </w:rPr>
          <w:t xml:space="preserve"> for </w:t>
        </w:r>
      </w:ins>
      <w:del w:id="180" w:author="zenrunner" w:date="2019-04-29T14:28:00Z">
        <w:r w:rsidR="00B705DE" w:rsidDel="00324DBE">
          <w:rPr>
            <w:sz w:val="24"/>
            <w:szCs w:val="24"/>
          </w:rPr>
          <w:delText xml:space="preserve">on </w:delText>
        </w:r>
      </w:del>
      <w:r w:rsidR="00B705DE">
        <w:rPr>
          <w:sz w:val="24"/>
          <w:szCs w:val="24"/>
        </w:rPr>
        <w:t>s</w:t>
      </w:r>
      <w:r w:rsidR="00401633">
        <w:rPr>
          <w:sz w:val="24"/>
          <w:szCs w:val="24"/>
        </w:rPr>
        <w:t xml:space="preserve">oils </w:t>
      </w:r>
      <w:ins w:id="181" w:author="zenrunner" w:date="2019-04-29T14:28:00Z">
        <w:r w:rsidR="00324DBE">
          <w:rPr>
            <w:sz w:val="24"/>
            <w:szCs w:val="24"/>
          </w:rPr>
          <w:t xml:space="preserve">such as fallowing typically </w:t>
        </w:r>
      </w:ins>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lrr= -0.01, 95% CI= -0.02 to -0.01; lrr= 0.003, 95% CI= 0.003 to 0.0035</w:t>
      </w:r>
      <w:r w:rsidR="009002D9">
        <w:rPr>
          <w:sz w:val="24"/>
          <w:szCs w:val="24"/>
        </w:rPr>
        <w:t xml:space="preserve">, </w:t>
      </w:r>
      <w:r w:rsidR="009002D9">
        <w:rPr>
          <w:sz w:val="24"/>
          <w:szCs w:val="24"/>
        </w:rPr>
        <w:lastRenderedPageBreak/>
        <w:t>respectively</w:t>
      </w:r>
      <w:r w:rsidR="008809FF" w:rsidRPr="00E02AC1">
        <w:rPr>
          <w:sz w:val="24"/>
          <w:szCs w:val="24"/>
        </w:rPr>
        <w:t>)</w:t>
      </w:r>
      <w:ins w:id="182" w:author="zenrunner" w:date="2019-04-29T14:32:00Z">
        <w:r w:rsidR="00C87936">
          <w:rPr>
            <w:sz w:val="24"/>
            <w:szCs w:val="24"/>
          </w:rPr>
          <w:t xml:space="preserve"> - ok - these kind of hang here a bit and the lrr values look really tiny - ie 0.003 so I recommend that you also add a short, short interpretation in the sentence instead of just stating it - Aridity had a weak negative impact on direct interventions </w:t>
        </w:r>
      </w:ins>
      <w:ins w:id="183" w:author="zenrunner" w:date="2019-04-29T14:35:00Z">
        <w:r w:rsidR="006A4403">
          <w:rPr>
            <w:sz w:val="24"/>
            <w:szCs w:val="24"/>
          </w:rPr>
          <w:t xml:space="preserve">suggesting that environmental limitations are critical drivers of change in these systems </w:t>
        </w:r>
      </w:ins>
      <w:ins w:id="184" w:author="zenrunner" w:date="2019-04-29T14:32:00Z">
        <w:r w:rsidR="00C87936">
          <w:rPr>
            <w:sz w:val="24"/>
            <w:szCs w:val="24"/>
          </w:rPr>
          <w:t>while increasing duration of study had a significant but minimal positive return suggesting longer studies and time-frames be considered (stats) - @Scott?? good?</w:t>
        </w:r>
      </w:ins>
      <w:r w:rsidR="005C351F">
        <w:rPr>
          <w:sz w:val="24"/>
          <w:szCs w:val="24"/>
        </w:rPr>
        <w:t xml:space="preserve">. </w:t>
      </w:r>
      <w:del w:id="185" w:author="zenrunner" w:date="2019-04-29T14:35:00Z">
        <w:r w:rsidR="005C351F" w:rsidDel="006A4403">
          <w:rPr>
            <w:sz w:val="24"/>
            <w:szCs w:val="24"/>
          </w:rPr>
          <w:delText>N</w:delText>
        </w:r>
        <w:r w:rsidR="00A57868" w:rsidDel="006A4403">
          <w:rPr>
            <w:sz w:val="24"/>
            <w:szCs w:val="24"/>
          </w:rPr>
          <w:delText xml:space="preserve">et effectiveness of active restoration practices decreased with increasing aridity. </w:delText>
        </w:r>
      </w:del>
      <w:del w:id="186" w:author="zenrunner" w:date="2019-04-29T14:36:00Z">
        <w:r w:rsidR="00DE53E2" w:rsidDel="00FE47B7">
          <w:rPr>
            <w:sz w:val="24"/>
            <w:szCs w:val="24"/>
          </w:rPr>
          <w:delText>F</w:delText>
        </w:r>
        <w:r w:rsidR="008809FF" w:rsidRPr="00E02AC1" w:rsidDel="00FE47B7">
          <w:rPr>
            <w:sz w:val="24"/>
            <w:szCs w:val="24"/>
          </w:rPr>
          <w:delText xml:space="preserve">or passive </w:delText>
        </w:r>
        <w:r w:rsidR="00C26CBD" w:rsidDel="00FE47B7">
          <w:rPr>
            <w:sz w:val="24"/>
            <w:szCs w:val="24"/>
          </w:rPr>
          <w:delText xml:space="preserve">approaches, </w:delText>
        </w:r>
        <w:r w:rsidR="00BD5548" w:rsidDel="00FE47B7">
          <w:rPr>
            <w:sz w:val="24"/>
            <w:szCs w:val="24"/>
          </w:rPr>
          <w:delText>only</w:delText>
        </w:r>
        <w:r w:rsidR="008809FF" w:rsidRPr="00E02AC1" w:rsidDel="00FE47B7">
          <w:rPr>
            <w:sz w:val="24"/>
            <w:szCs w:val="24"/>
          </w:rPr>
          <w:delText xml:space="preserve"> </w:delText>
        </w:r>
        <w:r w:rsidR="00B779D1" w:rsidDel="00FE47B7">
          <w:rPr>
            <w:sz w:val="24"/>
            <w:szCs w:val="24"/>
          </w:rPr>
          <w:delText>d</w:delText>
        </w:r>
      </w:del>
      <w:ins w:id="187" w:author="zenrunner" w:date="2019-04-29T14:36:00Z">
        <w:r w:rsidR="00FE47B7">
          <w:rPr>
            <w:sz w:val="24"/>
            <w:szCs w:val="24"/>
          </w:rPr>
          <w:t>D</w:t>
        </w:r>
      </w:ins>
      <w:r w:rsidR="00B779D1">
        <w:rPr>
          <w:sz w:val="24"/>
          <w:szCs w:val="24"/>
        </w:rPr>
        <w:t>uration of recovery</w:t>
      </w:r>
      <w:r w:rsidR="00656BCF">
        <w:rPr>
          <w:sz w:val="24"/>
          <w:szCs w:val="24"/>
        </w:rPr>
        <w:t xml:space="preserve"> </w:t>
      </w:r>
      <w:del w:id="188" w:author="zenrunner" w:date="2019-04-29T14:36:00Z">
        <w:r w:rsidR="008809FF" w:rsidRPr="00E02AC1" w:rsidDel="00FE47B7">
          <w:rPr>
            <w:sz w:val="24"/>
            <w:szCs w:val="24"/>
          </w:rPr>
          <w:delText>was significant</w:delText>
        </w:r>
      </w:del>
      <w:ins w:id="189" w:author="zenrunner" w:date="2019-04-29T14:36:00Z">
        <w:r w:rsidR="00FE47B7">
          <w:rPr>
            <w:sz w:val="24"/>
            <w:szCs w:val="24"/>
          </w:rPr>
          <w:t>positive</w:t>
        </w:r>
        <w:r w:rsidR="00785E1F">
          <w:rPr>
            <w:sz w:val="24"/>
            <w:szCs w:val="24"/>
          </w:rPr>
          <w:t>ly</w:t>
        </w:r>
        <w:r w:rsidR="00FE47B7">
          <w:rPr>
            <w:sz w:val="24"/>
            <w:szCs w:val="24"/>
          </w:rPr>
          <w:t xml:space="preserve"> influence</w:t>
        </w:r>
      </w:ins>
      <w:ins w:id="190" w:author="zenrunner" w:date="2019-04-29T14:37:00Z">
        <w:r w:rsidR="00785E1F">
          <w:rPr>
            <w:sz w:val="24"/>
            <w:szCs w:val="24"/>
          </w:rPr>
          <w:t>d</w:t>
        </w:r>
      </w:ins>
      <w:ins w:id="191" w:author="zenrunner" w:date="2019-04-29T14:36:00Z">
        <w:r w:rsidR="00FE47B7">
          <w:rPr>
            <w:sz w:val="24"/>
            <w:szCs w:val="24"/>
          </w:rPr>
          <w:t xml:space="preserve"> passive </w:t>
        </w:r>
      </w:ins>
      <w:del w:id="192" w:author="zenrunner" w:date="2019-04-29T14:37:00Z">
        <w:r w:rsidR="008809FF" w:rsidRPr="00E02AC1" w:rsidDel="00785E1F">
          <w:rPr>
            <w:sz w:val="24"/>
            <w:szCs w:val="24"/>
          </w:rPr>
          <w:delText xml:space="preserve"> </w:delText>
        </w:r>
      </w:del>
      <w:ins w:id="193" w:author="zenrunner" w:date="2019-04-29T14:37:00Z">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ins>
      <w:r w:rsidR="008809FF" w:rsidRPr="00E02AC1">
        <w:rPr>
          <w:sz w:val="24"/>
          <w:szCs w:val="24"/>
        </w:rPr>
        <w:t>(lrr</w:t>
      </w:r>
      <w:ins w:id="194" w:author="zenrunner" w:date="2019-04-29T14:37:00Z">
        <w:r w:rsidR="008147AD">
          <w:rPr>
            <w:sz w:val="24"/>
            <w:szCs w:val="24"/>
          </w:rPr>
          <w:t xml:space="preserve"> duration </w:t>
        </w:r>
      </w:ins>
      <w:r w:rsidR="008809FF" w:rsidRPr="00E02AC1">
        <w:rPr>
          <w:sz w:val="24"/>
          <w:szCs w:val="24"/>
        </w:rPr>
        <w:t>= 0.01, 95% CI= 0.008 to 0.01</w:t>
      </w:r>
      <w:ins w:id="195" w:author="zenrunner" w:date="2019-04-29T14:37:00Z">
        <w:r w:rsidR="00F716C0">
          <w:rPr>
            <w:sz w:val="24"/>
            <w:szCs w:val="24"/>
          </w:rPr>
          <w:t xml:space="preserve"> and lrr aridity</w:t>
        </w:r>
      </w:ins>
      <w:r w:rsidR="008809FF" w:rsidRPr="00E02AC1">
        <w:rPr>
          <w:sz w:val="24"/>
          <w:szCs w:val="24"/>
        </w:rPr>
        <w:t>).</w:t>
      </w:r>
      <w:r w:rsidR="002458F7">
        <w:rPr>
          <w:sz w:val="24"/>
          <w:szCs w:val="24"/>
        </w:rPr>
        <w:t xml:space="preserve"> </w:t>
      </w:r>
      <w:del w:id="196" w:author="zenrunner" w:date="2019-04-29T14:38:00Z">
        <w:r w:rsidR="00407FA2" w:rsidDel="006C37D3">
          <w:rPr>
            <w:sz w:val="24"/>
            <w:szCs w:val="24"/>
          </w:rPr>
          <w:delText xml:space="preserve">Typically, </w:delText>
        </w:r>
        <w:r w:rsidR="0078275D" w:rsidDel="006C37D3">
          <w:rPr>
            <w:sz w:val="24"/>
            <w:szCs w:val="24"/>
          </w:rPr>
          <w:delText xml:space="preserve">active </w:delText>
        </w:r>
        <w:r w:rsidR="00AC69D8" w:rsidDel="006C37D3">
          <w:rPr>
            <w:sz w:val="24"/>
            <w:szCs w:val="24"/>
          </w:rPr>
          <w:delText xml:space="preserve">restoration was positive for </w:delText>
        </w:r>
        <w:r w:rsidR="008809FF" w:rsidRPr="00E02AC1" w:rsidDel="006C37D3">
          <w:rPr>
            <w:sz w:val="24"/>
            <w:szCs w:val="24"/>
          </w:rPr>
          <w:delText>soil</w:delText>
        </w:r>
        <w:r w:rsidR="00AC69D8" w:rsidDel="006C37D3">
          <w:rPr>
            <w:sz w:val="24"/>
            <w:szCs w:val="24"/>
          </w:rPr>
          <w:delText>s</w:delText>
        </w:r>
        <w:r w:rsidR="008809FF" w:rsidRPr="00E02AC1" w:rsidDel="006C37D3">
          <w:rPr>
            <w:sz w:val="24"/>
            <w:szCs w:val="24"/>
          </w:rPr>
          <w:delText xml:space="preserve">, </w:delText>
        </w:r>
        <w:r w:rsidR="0078275D" w:rsidDel="006C37D3">
          <w:rPr>
            <w:sz w:val="24"/>
            <w:szCs w:val="24"/>
          </w:rPr>
          <w:delText xml:space="preserve">vegetation </w:delText>
        </w:r>
        <w:r w:rsidR="008809FF" w:rsidRPr="00E02AC1" w:rsidDel="006C37D3">
          <w:rPr>
            <w:sz w:val="24"/>
            <w:szCs w:val="24"/>
          </w:rPr>
          <w:delText>and habitat</w:delText>
        </w:r>
        <w:r w:rsidR="008809FF" w:rsidDel="006C37D3">
          <w:rPr>
            <w:sz w:val="24"/>
            <w:szCs w:val="24"/>
          </w:rPr>
          <w:delText>,</w:delText>
        </w:r>
        <w:r w:rsidR="008809FF" w:rsidRPr="00E02AC1" w:rsidDel="006C37D3">
          <w:rPr>
            <w:sz w:val="24"/>
            <w:szCs w:val="24"/>
          </w:rPr>
          <w:delText xml:space="preserve"> but </w:delText>
        </w:r>
        <w:r w:rsidR="008C0B2C" w:rsidDel="006C37D3">
          <w:rPr>
            <w:sz w:val="24"/>
            <w:szCs w:val="24"/>
          </w:rPr>
          <w:delText>not</w:delText>
        </w:r>
        <w:r w:rsidR="008809FF" w:rsidRPr="00E02AC1" w:rsidDel="006C37D3">
          <w:rPr>
            <w:sz w:val="24"/>
            <w:szCs w:val="24"/>
          </w:rPr>
          <w:delText xml:space="preserve"> </w:delText>
        </w:r>
        <w:r w:rsidR="00AC69D8" w:rsidDel="006C37D3">
          <w:rPr>
            <w:sz w:val="24"/>
            <w:szCs w:val="24"/>
          </w:rPr>
          <w:delText>for</w:delText>
        </w:r>
        <w:r w:rsidR="008809FF" w:rsidDel="006C37D3">
          <w:rPr>
            <w:sz w:val="24"/>
            <w:szCs w:val="24"/>
          </w:rPr>
          <w:delText xml:space="preserve"> </w:delText>
        </w:r>
        <w:r w:rsidR="00A57868" w:rsidRPr="00E02AC1" w:rsidDel="006C37D3">
          <w:rPr>
            <w:sz w:val="24"/>
            <w:szCs w:val="24"/>
          </w:rPr>
          <w:delText>animal</w:delText>
        </w:r>
        <w:r w:rsidR="00A57868" w:rsidDel="006C37D3">
          <w:rPr>
            <w:sz w:val="24"/>
            <w:szCs w:val="24"/>
          </w:rPr>
          <w:delText>s’</w:delText>
        </w:r>
        <w:r w:rsidR="008809FF" w:rsidRPr="00E02AC1" w:rsidDel="006C37D3">
          <w:rPr>
            <w:sz w:val="24"/>
            <w:szCs w:val="24"/>
          </w:rPr>
          <w:delText xml:space="preserve"> </w:delText>
        </w:r>
        <w:r w:rsidR="00A57868" w:rsidDel="006C37D3">
          <w:rPr>
            <w:sz w:val="24"/>
            <w:szCs w:val="24"/>
          </w:rPr>
          <w:delText xml:space="preserve">outcomes </w:delText>
        </w:r>
        <w:r w:rsidR="00326562" w:rsidDel="006C37D3">
          <w:rPr>
            <w:sz w:val="24"/>
            <w:szCs w:val="24"/>
          </w:rPr>
          <w:delText>(Table 1B)</w:delText>
        </w:r>
        <w:r w:rsidR="008809FF" w:rsidRPr="00E02AC1" w:rsidDel="006C37D3">
          <w:rPr>
            <w:sz w:val="24"/>
            <w:szCs w:val="24"/>
          </w:rPr>
          <w:delText>.</w:delText>
        </w:r>
        <w:r w:rsidR="00E84C1B" w:rsidDel="006C37D3">
          <w:rPr>
            <w:sz w:val="24"/>
            <w:szCs w:val="24"/>
          </w:rPr>
          <w:delText xml:space="preserve"> We found that s</w:delText>
        </w:r>
      </w:del>
      <w:ins w:id="197" w:author="zenrunner" w:date="2019-04-29T14:38:00Z">
        <w:r w:rsidR="006C37D3">
          <w:rPr>
            <w:sz w:val="24"/>
            <w:szCs w:val="24"/>
          </w:rPr>
          <w:t>S</w:t>
        </w:r>
      </w:ins>
      <w:r w:rsidR="00E84C1B">
        <w:rPr>
          <w:sz w:val="24"/>
          <w:szCs w:val="24"/>
        </w:rPr>
        <w:t xml:space="preserve">oils </w:t>
      </w:r>
      <w:del w:id="198" w:author="zenrunner" w:date="2019-04-29T14:38:00Z">
        <w:r w:rsidR="00E84C1B" w:rsidDel="00E619AC">
          <w:rPr>
            <w:sz w:val="24"/>
            <w:szCs w:val="24"/>
          </w:rPr>
          <w:delText xml:space="preserve">cannot </w:delText>
        </w:r>
      </w:del>
      <w:ins w:id="199" w:author="zenrunner" w:date="2019-04-29T14:38:00Z">
        <w:r w:rsidR="00E619AC">
          <w:rPr>
            <w:sz w:val="24"/>
            <w:szCs w:val="24"/>
          </w:rPr>
          <w:t xml:space="preserve">did not </w:t>
        </w:r>
      </w:ins>
      <w:del w:id="200" w:author="zenrunner" w:date="2019-04-29T14:38:00Z">
        <w:r w:rsidR="00E84C1B" w:rsidDel="00E619AC">
          <w:rPr>
            <w:sz w:val="24"/>
            <w:szCs w:val="24"/>
          </w:rPr>
          <w:delText>r</w:delText>
        </w:r>
        <w:r w:rsidR="00E84C1B" w:rsidDel="006C37D3">
          <w:rPr>
            <w:sz w:val="24"/>
            <w:szCs w:val="24"/>
          </w:rPr>
          <w:delText>e</w:delText>
        </w:r>
        <w:r w:rsidR="00E84C1B" w:rsidDel="00E619AC">
          <w:rPr>
            <w:sz w:val="24"/>
            <w:szCs w:val="24"/>
          </w:rPr>
          <w:delText xml:space="preserve">store </w:delText>
        </w:r>
      </w:del>
      <w:r w:rsidR="00E84C1B">
        <w:rPr>
          <w:sz w:val="24"/>
          <w:szCs w:val="24"/>
        </w:rPr>
        <w:t>passively</w:t>
      </w:r>
      <w:ins w:id="201" w:author="zenrunner" w:date="2019-04-29T14:38:00Z">
        <w:r w:rsidR="00E619AC">
          <w:rPr>
            <w:sz w:val="24"/>
            <w:szCs w:val="24"/>
          </w:rPr>
          <w:t xml:space="preserve"> recover in drylands</w:t>
        </w:r>
      </w:ins>
      <w:r w:rsidR="00E84C1B">
        <w:rPr>
          <w:sz w:val="24"/>
          <w:szCs w:val="24"/>
        </w:rPr>
        <w:t xml:space="preserve">, but plants and habitat can </w:t>
      </w:r>
      <w:ins w:id="202" w:author="zenrunner" w:date="2019-04-29T14:38:00Z">
        <w:r w:rsidR="003522D7">
          <w:rPr>
            <w:sz w:val="24"/>
            <w:szCs w:val="24"/>
          </w:rPr>
          <w:t xml:space="preserve">to some extent </w:t>
        </w:r>
      </w:ins>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DD60C94" w:rsidR="00DC00D2" w:rsidRDefault="00DC00D2" w:rsidP="00621FB6">
      <w:pPr>
        <w:spacing w:line="480" w:lineRule="auto"/>
        <w:rPr>
          <w:sz w:val="24"/>
          <w:szCs w:val="24"/>
        </w:rPr>
      </w:pPr>
      <w:r>
        <w:rPr>
          <w:sz w:val="24"/>
          <w:szCs w:val="24"/>
        </w:rPr>
        <w:t xml:space="preserve">A </w:t>
      </w:r>
      <w:del w:id="203" w:author="zenrunner" w:date="2019-04-29T14:38:00Z">
        <w:r w:rsidDel="00CC5A1D">
          <w:rPr>
            <w:sz w:val="24"/>
            <w:szCs w:val="24"/>
          </w:rPr>
          <w:delText xml:space="preserve">high </w:delText>
        </w:r>
      </w:del>
      <w:r>
        <w:rPr>
          <w:sz w:val="24"/>
          <w:szCs w:val="24"/>
        </w:rPr>
        <w:t xml:space="preserve">number of </w:t>
      </w:r>
      <w:r w:rsidR="00DE4D74">
        <w:rPr>
          <w:sz w:val="24"/>
          <w:szCs w:val="24"/>
        </w:rPr>
        <w:t xml:space="preserve">studies </w:t>
      </w:r>
      <w:del w:id="204" w:author="zenrunner" w:date="2019-04-29T14:39:00Z">
        <w:r w:rsidR="00DE4D74" w:rsidDel="00CC5A1D">
          <w:rPr>
            <w:sz w:val="24"/>
            <w:szCs w:val="24"/>
          </w:rPr>
          <w:delText>(n=30)</w:delText>
        </w:r>
      </w:del>
      <w:del w:id="205" w:author="zenrunner" w:date="2019-04-29T14:38:00Z">
        <w:r w:rsidR="00DE4D74" w:rsidDel="00AF2FB5">
          <w:rPr>
            <w:sz w:val="24"/>
            <w:szCs w:val="24"/>
          </w:rPr>
          <w:delText>,</w:delText>
        </w:r>
      </w:del>
      <w:del w:id="206" w:author="zenrunner" w:date="2019-04-29T14:39:00Z">
        <w:r w:rsidR="00DE4D74" w:rsidDel="00CC5A1D">
          <w:rPr>
            <w:sz w:val="24"/>
            <w:szCs w:val="24"/>
          </w:rPr>
          <w:delText xml:space="preserve"> classified as both</w:delText>
        </w:r>
      </w:del>
      <w:ins w:id="207" w:author="zenrunner" w:date="2019-04-29T14:39:00Z">
        <w:r w:rsidR="00CC5A1D">
          <w:rPr>
            <w:sz w:val="24"/>
            <w:szCs w:val="24"/>
          </w:rPr>
          <w:t>(</w:t>
        </w:r>
      </w:ins>
      <w:del w:id="208" w:author="zenrunner" w:date="2019-04-29T14:39:00Z">
        <w:r w:rsidR="00DE4D74" w:rsidDel="00CC5A1D">
          <w:rPr>
            <w:sz w:val="24"/>
            <w:szCs w:val="24"/>
          </w:rPr>
          <w:delText xml:space="preserve"> </w:delText>
        </w:r>
      </w:del>
      <w:r w:rsidR="00DE4D74">
        <w:rPr>
          <w:sz w:val="24"/>
          <w:szCs w:val="24"/>
        </w:rPr>
        <w:t xml:space="preserve">active </w:t>
      </w:r>
      <w:del w:id="209" w:author="zenrunner" w:date="2019-04-29T14:39:00Z">
        <w:r w:rsidR="00DE4D74" w:rsidDel="00CC5A1D">
          <w:rPr>
            <w:sz w:val="24"/>
            <w:szCs w:val="24"/>
          </w:rPr>
          <w:delText>(</w:delText>
        </w:r>
      </w:del>
      <w:r w:rsidR="00DE4D74">
        <w:rPr>
          <w:sz w:val="24"/>
          <w:szCs w:val="24"/>
        </w:rPr>
        <w:t>n=16</w:t>
      </w:r>
      <w:del w:id="210" w:author="zenrunner" w:date="2019-04-29T14:39:00Z">
        <w:r w:rsidR="00DE4D74" w:rsidDel="00CC5A1D">
          <w:rPr>
            <w:sz w:val="24"/>
            <w:szCs w:val="24"/>
          </w:rPr>
          <w:delText>)</w:delText>
        </w:r>
      </w:del>
      <w:r w:rsidR="00DE4D74">
        <w:rPr>
          <w:sz w:val="24"/>
          <w:szCs w:val="24"/>
        </w:rPr>
        <w:t xml:space="preserve"> and passive </w:t>
      </w:r>
      <w:del w:id="211" w:author="zenrunner" w:date="2019-04-29T14:39:00Z">
        <w:r w:rsidR="00DE4D74" w:rsidDel="00CC5A1D">
          <w:rPr>
            <w:sz w:val="24"/>
            <w:szCs w:val="24"/>
          </w:rPr>
          <w:delText>restoration (</w:delText>
        </w:r>
      </w:del>
      <w:r w:rsidR="00DE4D74">
        <w:rPr>
          <w:sz w:val="24"/>
          <w:szCs w:val="24"/>
        </w:rPr>
        <w:t>n=14)</w:t>
      </w:r>
      <w:del w:id="212" w:author="zenrunner" w:date="2019-04-29T14:38:00Z">
        <w:r w:rsidR="00DE4D74" w:rsidDel="0085098D">
          <w:rPr>
            <w:sz w:val="24"/>
            <w:szCs w:val="24"/>
          </w:rPr>
          <w:delText>,</w:delText>
        </w:r>
      </w:del>
      <w:r>
        <w:rPr>
          <w:sz w:val="24"/>
          <w:szCs w:val="24"/>
        </w:rPr>
        <w:t xml:space="preserve"> were not included in this meta-analysis </w:t>
      </w:r>
      <w:r w:rsidR="00B10A33">
        <w:rPr>
          <w:sz w:val="24"/>
          <w:szCs w:val="24"/>
        </w:rPr>
        <w:t xml:space="preserve">due to the absence of </w:t>
      </w:r>
      <w:r>
        <w:rPr>
          <w:sz w:val="24"/>
          <w:szCs w:val="24"/>
        </w:rPr>
        <w:t xml:space="preserve">control </w:t>
      </w:r>
      <w:r w:rsidR="00855BCA">
        <w:rPr>
          <w:sz w:val="24"/>
          <w:szCs w:val="24"/>
        </w:rPr>
        <w:t>groups</w:t>
      </w:r>
      <w:r>
        <w:rPr>
          <w:sz w:val="24"/>
          <w:szCs w:val="24"/>
        </w:rPr>
        <w:t xml:space="preserve">. This </w:t>
      </w:r>
      <w:del w:id="213" w:author="zenrunner" w:date="2019-04-29T14:39:00Z">
        <w:r w:rsidDel="00902DE6">
          <w:rPr>
            <w:sz w:val="24"/>
            <w:szCs w:val="24"/>
          </w:rPr>
          <w:delText xml:space="preserve">may </w:delText>
        </w:r>
      </w:del>
      <w:r>
        <w:rPr>
          <w:sz w:val="24"/>
          <w:szCs w:val="24"/>
        </w:rPr>
        <w:t>highlight</w:t>
      </w:r>
      <w:ins w:id="214" w:author="zenrunner" w:date="2019-04-29T14:39:00Z">
        <w:r w:rsidR="00902DE6">
          <w:rPr>
            <w:sz w:val="24"/>
            <w:szCs w:val="24"/>
          </w:rPr>
          <w:t>s</w:t>
        </w:r>
      </w:ins>
      <w:r w:rsidR="00561A15">
        <w:rPr>
          <w:sz w:val="24"/>
          <w:szCs w:val="24"/>
        </w:rPr>
        <w:t xml:space="preserve"> </w:t>
      </w:r>
      <w:r>
        <w:rPr>
          <w:sz w:val="24"/>
          <w:szCs w:val="24"/>
        </w:rPr>
        <w:t xml:space="preserve">the </w:t>
      </w:r>
      <w:ins w:id="215" w:author="zenrunner" w:date="2019-04-29T14:40:00Z">
        <w:r w:rsidR="006A647E">
          <w:rPr>
            <w:sz w:val="24"/>
            <w:szCs w:val="24"/>
          </w:rPr>
          <w:t xml:space="preserve">likely </w:t>
        </w:r>
      </w:ins>
      <w:del w:id="216" w:author="zenrunner" w:date="2019-04-29T14:40:00Z">
        <w:r w:rsidR="00B10A33" w:rsidDel="009B4461">
          <w:rPr>
            <w:sz w:val="24"/>
            <w:szCs w:val="24"/>
          </w:rPr>
          <w:delText>lack</w:delText>
        </w:r>
        <w:r w:rsidDel="009B4461">
          <w:rPr>
            <w:sz w:val="24"/>
            <w:szCs w:val="24"/>
          </w:rPr>
          <w:delText xml:space="preserve"> of</w:delText>
        </w:r>
      </w:del>
      <w:ins w:id="217" w:author="zenrunner" w:date="2019-04-29T14:40:00Z">
        <w:r w:rsidR="009B4461">
          <w:rPr>
            <w:sz w:val="24"/>
            <w:szCs w:val="24"/>
          </w:rPr>
          <w:t>difficulty in securing</w:t>
        </w:r>
      </w:ins>
      <w:r>
        <w:rPr>
          <w:sz w:val="24"/>
          <w:szCs w:val="24"/>
        </w:rPr>
        <w:t xml:space="preserve"> undisturbed reference sites </w:t>
      </w:r>
      <w:ins w:id="218" w:author="zenrunner" w:date="2019-04-29T14:39:00Z">
        <w:r w:rsidR="00516484">
          <w:rPr>
            <w:sz w:val="24"/>
            <w:szCs w:val="24"/>
          </w:rPr>
          <w:t>and</w:t>
        </w:r>
      </w:ins>
      <w:del w:id="219" w:author="zenrunner" w:date="2019-04-29T14:39:00Z">
        <w:r w:rsidDel="00516484">
          <w:rPr>
            <w:sz w:val="24"/>
            <w:szCs w:val="24"/>
          </w:rPr>
          <w:delText>or</w:delText>
        </w:r>
      </w:del>
      <w:r>
        <w:rPr>
          <w:sz w:val="24"/>
          <w:szCs w:val="24"/>
        </w:rPr>
        <w:t xml:space="preserve"> the </w:t>
      </w:r>
      <w:ins w:id="220" w:author="zenrunner" w:date="2019-04-29T14:41:00Z">
        <w:r w:rsidR="00E05063">
          <w:rPr>
            <w:sz w:val="24"/>
            <w:szCs w:val="24"/>
          </w:rPr>
          <w:t>further challenges we face in</w:t>
        </w:r>
      </w:ins>
      <w:del w:id="221" w:author="zenrunner" w:date="2019-04-29T14:41:00Z">
        <w:r w:rsidDel="00E05063">
          <w:rPr>
            <w:sz w:val="24"/>
            <w:szCs w:val="24"/>
          </w:rPr>
          <w:delText>difficulty of</w:delText>
        </w:r>
      </w:del>
      <w:r>
        <w:rPr>
          <w:sz w:val="24"/>
          <w:szCs w:val="24"/>
        </w:rPr>
        <w:t xml:space="preserve"> identifying </w:t>
      </w:r>
      <w:ins w:id="222" w:author="zenrunner" w:date="2019-04-29T14:41:00Z">
        <w:r w:rsidR="0027330C">
          <w:rPr>
            <w:sz w:val="24"/>
            <w:szCs w:val="24"/>
          </w:rPr>
          <w:t xml:space="preserve">general </w:t>
        </w:r>
      </w:ins>
      <w:ins w:id="223" w:author="zenrunner" w:date="2019-04-29T14:40:00Z">
        <w:r w:rsidR="00EE3C53">
          <w:rPr>
            <w:sz w:val="24"/>
            <w:szCs w:val="24"/>
          </w:rPr>
          <w:t xml:space="preserve">baselines for restoration </w:t>
        </w:r>
      </w:ins>
      <w:del w:id="224" w:author="zenrunner" w:date="2019-04-29T14:40:00Z">
        <w:r w:rsidDel="00685B03">
          <w:rPr>
            <w:sz w:val="24"/>
            <w:szCs w:val="24"/>
          </w:rPr>
          <w:delText xml:space="preserve">a clear model to which compare the system to be restored </w:delText>
        </w:r>
      </w:del>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ins w:id="225" w:author="zenrunner" w:date="2019-04-29T14:40:00Z">
        <w:r w:rsidR="00685B03">
          <w:rPr>
            <w:sz w:val="24"/>
            <w:szCs w:val="24"/>
          </w:rPr>
          <w:t>.</w:t>
        </w:r>
      </w:ins>
      <w:del w:id="226" w:author="zenrunner" w:date="2019-04-29T14:40:00Z">
        <w:r w:rsidR="00DE4D74" w:rsidDel="00685B03">
          <w:rPr>
            <w:sz w:val="24"/>
            <w:szCs w:val="24"/>
          </w:rPr>
          <w:delText xml:space="preserve"> and </w:delText>
        </w:r>
        <w:r w:rsidR="00561A15" w:rsidDel="00685B03">
          <w:rPr>
            <w:sz w:val="24"/>
            <w:szCs w:val="24"/>
          </w:rPr>
          <w:delText xml:space="preserve">on the other hand, </w:delText>
        </w:r>
        <w:r w:rsidR="00DE4D74" w:rsidDel="00685B03">
          <w:rPr>
            <w:sz w:val="24"/>
            <w:szCs w:val="24"/>
          </w:rPr>
          <w:delText xml:space="preserve">the </w:delText>
        </w:r>
        <w:r w:rsidR="00B10A33" w:rsidDel="00685B03">
          <w:rPr>
            <w:sz w:val="24"/>
            <w:szCs w:val="24"/>
          </w:rPr>
          <w:delText xml:space="preserve">absence of </w:delText>
        </w:r>
        <w:r w:rsidR="00DE4D74" w:rsidDel="00685B03">
          <w:rPr>
            <w:sz w:val="24"/>
            <w:szCs w:val="24"/>
          </w:rPr>
          <w:delText>specific restoration goal</w:delText>
        </w:r>
        <w:r w:rsidR="00B10A33" w:rsidDel="00685B03">
          <w:rPr>
            <w:sz w:val="24"/>
            <w:szCs w:val="24"/>
          </w:rPr>
          <w:delText>s</w:delText>
        </w:r>
        <w:r w:rsidR="00DE4D74" w:rsidDel="00685B03">
          <w:rPr>
            <w:sz w:val="24"/>
            <w:szCs w:val="24"/>
          </w:rPr>
          <w:delText xml:space="preserve"> to be achieved</w:delText>
        </w:r>
        <w:r w:rsidR="00A46CE9" w:rsidDel="00685B03">
          <w:rPr>
            <w:sz w:val="24"/>
            <w:szCs w:val="24"/>
          </w:rPr>
          <w:delText xml:space="preserve"> </w:delText>
        </w:r>
        <w:r w:rsidR="00A46CE9" w:rsidDel="00685B03">
          <w:rPr>
            <w:sz w:val="24"/>
            <w:szCs w:val="24"/>
          </w:rPr>
          <w:fldChar w:fldCharType="begin" w:fldLock="1"/>
        </w:r>
        <w:r w:rsidR="00A46CE9" w:rsidDel="00685B03">
          <w:rPr>
            <w:sz w:val="24"/>
            <w:szCs w:val="24"/>
          </w:rPr>
          <w:del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delInstrText>
        </w:r>
        <w:r w:rsidR="00A46CE9" w:rsidDel="00685B03">
          <w:rPr>
            <w:sz w:val="24"/>
            <w:szCs w:val="24"/>
          </w:rPr>
          <w:fldChar w:fldCharType="separate"/>
        </w:r>
        <w:r w:rsidR="00A46CE9" w:rsidRPr="00A46CE9" w:rsidDel="00685B03">
          <w:rPr>
            <w:noProof/>
            <w:sz w:val="24"/>
            <w:szCs w:val="24"/>
          </w:rPr>
          <w:delText>(</w:delText>
        </w:r>
        <w:r w:rsidR="00A46CE9" w:rsidRPr="00A46CE9" w:rsidDel="00685B03">
          <w:rPr>
            <w:i/>
            <w:noProof/>
            <w:sz w:val="24"/>
            <w:szCs w:val="24"/>
          </w:rPr>
          <w:delText>1</w:delText>
        </w:r>
        <w:r w:rsidR="00A46CE9" w:rsidRPr="00A46CE9" w:rsidDel="00685B03">
          <w:rPr>
            <w:noProof/>
            <w:sz w:val="24"/>
            <w:szCs w:val="24"/>
          </w:rPr>
          <w:delText>)</w:delText>
        </w:r>
        <w:r w:rsidR="00A46CE9" w:rsidDel="00685B03">
          <w:rPr>
            <w:sz w:val="24"/>
            <w:szCs w:val="24"/>
          </w:rPr>
          <w:fldChar w:fldCharType="end"/>
        </w:r>
        <w:r w:rsidDel="00685B03">
          <w:rPr>
            <w:sz w:val="24"/>
            <w:szCs w:val="24"/>
          </w:rPr>
          <w:delText>.</w:delText>
        </w:r>
      </w:del>
      <w:r>
        <w:rPr>
          <w:sz w:val="24"/>
          <w:szCs w:val="24"/>
        </w:rPr>
        <w:t xml:space="preserve"> </w:t>
      </w:r>
      <w:del w:id="227" w:author="zenrunner" w:date="2019-04-29T14:42:00Z">
        <w:r w:rsidDel="00012DE4">
          <w:rPr>
            <w:sz w:val="24"/>
            <w:szCs w:val="24"/>
          </w:rPr>
          <w:delText>This situation entails challenge</w:delText>
        </w:r>
        <w:r w:rsidR="00E8101F" w:rsidDel="00012DE4">
          <w:rPr>
            <w:sz w:val="24"/>
            <w:szCs w:val="24"/>
          </w:rPr>
          <w:delText>s</w:delText>
        </w:r>
        <w:r w:rsidDel="00012DE4">
          <w:rPr>
            <w:sz w:val="24"/>
            <w:szCs w:val="24"/>
          </w:rPr>
          <w:delText xml:space="preserve"> to interpret the </w:delText>
        </w:r>
        <w:r w:rsidR="00B10A33" w:rsidDel="00012DE4">
          <w:rPr>
            <w:sz w:val="24"/>
            <w:szCs w:val="24"/>
          </w:rPr>
          <w:delText xml:space="preserve">benefits of </w:delText>
        </w:r>
        <w:r w:rsidDel="00012DE4">
          <w:rPr>
            <w:sz w:val="24"/>
            <w:szCs w:val="24"/>
          </w:rPr>
          <w:delText xml:space="preserve">restoration </w:delText>
        </w:r>
        <w:r w:rsidR="00B10A33" w:rsidDel="00012DE4">
          <w:rPr>
            <w:sz w:val="24"/>
            <w:szCs w:val="24"/>
          </w:rPr>
          <w:delText xml:space="preserve">interventions </w:delText>
        </w:r>
        <w:r w:rsidR="00A46CE9" w:rsidDel="00012DE4">
          <w:rPr>
            <w:sz w:val="24"/>
            <w:szCs w:val="24"/>
          </w:rPr>
          <w:fldChar w:fldCharType="begin" w:fldLock="1"/>
        </w:r>
        <w:r w:rsidR="00205615" w:rsidDel="00012DE4">
          <w:rPr>
            <w:sz w:val="24"/>
            <w:szCs w:val="24"/>
          </w:rPr>
          <w:del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delInstrText>
        </w:r>
        <w:r w:rsidR="00A46CE9" w:rsidDel="00012DE4">
          <w:rPr>
            <w:sz w:val="24"/>
            <w:szCs w:val="24"/>
          </w:rPr>
          <w:fldChar w:fldCharType="separate"/>
        </w:r>
        <w:r w:rsidR="00205615" w:rsidRPr="00205615" w:rsidDel="00012DE4">
          <w:rPr>
            <w:noProof/>
            <w:sz w:val="24"/>
            <w:szCs w:val="24"/>
          </w:rPr>
          <w:delText>(</w:delText>
        </w:r>
        <w:r w:rsidR="00205615" w:rsidRPr="00205615" w:rsidDel="00012DE4">
          <w:rPr>
            <w:i/>
            <w:noProof/>
            <w:sz w:val="24"/>
            <w:szCs w:val="24"/>
          </w:rPr>
          <w:delText>26</w:delText>
        </w:r>
        <w:r w:rsidR="00205615" w:rsidRPr="00205615" w:rsidDel="00012DE4">
          <w:rPr>
            <w:noProof/>
            <w:sz w:val="24"/>
            <w:szCs w:val="24"/>
          </w:rPr>
          <w:delText>)</w:delText>
        </w:r>
        <w:r w:rsidR="00A46CE9" w:rsidDel="00012DE4">
          <w:rPr>
            <w:sz w:val="24"/>
            <w:szCs w:val="24"/>
          </w:rPr>
          <w:fldChar w:fldCharType="end"/>
        </w:r>
        <w:r w:rsidR="00E8101F" w:rsidDel="00012DE4">
          <w:rPr>
            <w:sz w:val="24"/>
            <w:szCs w:val="24"/>
          </w:rPr>
          <w:delText xml:space="preserve"> and to determine</w:delText>
        </w:r>
      </w:del>
      <w:ins w:id="228" w:author="zenrunner" w:date="2019-04-29T14:42:00Z">
        <w:r w:rsidR="00012DE4">
          <w:rPr>
            <w:sz w:val="24"/>
            <w:szCs w:val="24"/>
          </w:rPr>
          <w:t>Restoration is a relatively new discipline, but its importance to inform</w:t>
        </w:r>
      </w:ins>
      <w:r w:rsidR="00E8101F">
        <w:rPr>
          <w:sz w:val="24"/>
          <w:szCs w:val="24"/>
        </w:rPr>
        <w:t xml:space="preserve"> ecosystem</w:t>
      </w:r>
      <w:del w:id="229" w:author="zenrunner" w:date="2019-04-29T14:42:00Z">
        <w:r w:rsidR="00E8101F" w:rsidDel="00012DE4">
          <w:rPr>
            <w:sz w:val="24"/>
            <w:szCs w:val="24"/>
          </w:rPr>
          <w:delText>s</w:delText>
        </w:r>
      </w:del>
      <w:r w:rsidR="00E8101F">
        <w:rPr>
          <w:sz w:val="24"/>
          <w:szCs w:val="24"/>
        </w:rPr>
        <w:t xml:space="preserve"> health</w:t>
      </w:r>
      <w:ins w:id="230" w:author="zenrunner" w:date="2019-04-29T14:42:00Z">
        <w:r w:rsidR="00012DE4">
          <w:rPr>
            <w:sz w:val="24"/>
            <w:szCs w:val="24"/>
          </w:rPr>
          <w:t xml:space="preserve"> cannot be overstated for drylands </w:t>
        </w:r>
        <w:r w:rsidR="00555075">
          <w:rPr>
            <w:sz w:val="24"/>
            <w:szCs w:val="24"/>
          </w:rPr>
          <w:t xml:space="preserve">because of the need to redress </w:t>
        </w:r>
      </w:ins>
      <w:ins w:id="231" w:author="zenrunner" w:date="2019-04-29T14:43:00Z">
        <w:r w:rsidR="002B293F">
          <w:rPr>
            <w:sz w:val="24"/>
            <w:szCs w:val="24"/>
          </w:rPr>
          <w:t xml:space="preserve">global </w:t>
        </w:r>
      </w:ins>
      <w:ins w:id="232" w:author="zenrunner" w:date="2019-04-29T14:42:00Z">
        <w:r w:rsidR="002B293F">
          <w:rPr>
            <w:sz w:val="24"/>
            <w:szCs w:val="24"/>
          </w:rPr>
          <w:t>change</w:t>
        </w:r>
        <w:r w:rsidR="00555075">
          <w:rPr>
            <w:sz w:val="24"/>
            <w:szCs w:val="24"/>
          </w:rPr>
          <w:t xml:space="preserve"> and mitigate drought and species loss</w:t>
        </w:r>
      </w:ins>
      <w:r>
        <w:rPr>
          <w:sz w:val="24"/>
          <w:szCs w:val="24"/>
        </w:rPr>
        <w:t xml:space="preserve">.  </w:t>
      </w:r>
    </w:p>
    <w:p w14:paraId="3B094325" w14:textId="03C3AE8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ins w:id="233" w:author="zenrunner" w:date="2019-04-29T14:43:00Z">
        <w:r w:rsidR="00684CE1">
          <w:rPr>
            <w:sz w:val="24"/>
            <w:szCs w:val="24"/>
          </w:rPr>
          <w:t xml:space="preserve"> and that something for nothing is a risky strategy</w:t>
        </w:r>
      </w:ins>
      <w:ins w:id="234" w:author="zenrunner" w:date="2019-04-29T14:44:00Z">
        <w:r w:rsidR="002E1824">
          <w:rPr>
            <w:sz w:val="24"/>
            <w:szCs w:val="24"/>
          </w:rPr>
          <w:t xml:space="preserve"> to adopt</w:t>
        </w:r>
      </w:ins>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ins w:id="235" w:author="zenrunner" w:date="2019-04-29T14:45:00Z">
        <w:r w:rsidR="00B74520">
          <w:rPr>
            <w:sz w:val="24"/>
            <w:szCs w:val="24"/>
          </w:rPr>
          <w:t>anthropogenic</w:t>
        </w:r>
        <w:r w:rsidR="001D7BAE">
          <w:rPr>
            <w:sz w:val="24"/>
            <w:szCs w:val="24"/>
          </w:rPr>
          <w:t xml:space="preserve"> </w:t>
        </w:r>
      </w:ins>
      <w:del w:id="236" w:author="zenrunner" w:date="2019-04-29T14:44:00Z">
        <w:r w:rsidR="00956478" w:rsidDel="002B7BB3">
          <w:rPr>
            <w:sz w:val="24"/>
            <w:szCs w:val="24"/>
          </w:rPr>
          <w:delText xml:space="preserve">stress </w:delText>
        </w:r>
      </w:del>
      <w:ins w:id="237" w:author="zenrunner" w:date="2019-04-29T14:44:00Z">
        <w:r w:rsidR="002B7BB3">
          <w:rPr>
            <w:sz w:val="24"/>
            <w:szCs w:val="24"/>
          </w:rPr>
          <w:t xml:space="preserve">pressures </w:t>
        </w:r>
      </w:ins>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del w:id="238" w:author="zenrunner" w:date="2019-04-29T14:45:00Z">
        <w:r w:rsidR="00174CA1" w:rsidDel="00B74520">
          <w:rPr>
            <w:sz w:val="24"/>
            <w:szCs w:val="24"/>
          </w:rPr>
          <w:delText xml:space="preserve">results here show </w:delText>
        </w:r>
        <w:r w:rsidR="00174CA1" w:rsidDel="00454CB0">
          <w:rPr>
            <w:sz w:val="24"/>
            <w:szCs w:val="24"/>
          </w:rPr>
          <w:delText>t</w:delText>
        </w:r>
        <w:r w:rsidR="006861E8" w:rsidDel="00454CB0">
          <w:rPr>
            <w:sz w:val="24"/>
            <w:szCs w:val="24"/>
          </w:rPr>
          <w:delText xml:space="preserve">he success of active restoration practices </w:delText>
        </w:r>
        <w:r w:rsidR="00F72096" w:rsidDel="00454CB0">
          <w:rPr>
            <w:sz w:val="24"/>
            <w:szCs w:val="24"/>
          </w:rPr>
          <w:delText>decreases</w:delText>
        </w:r>
        <w:r w:rsidR="006861E8" w:rsidDel="00454CB0">
          <w:rPr>
            <w:sz w:val="24"/>
            <w:szCs w:val="24"/>
          </w:rPr>
          <w:delText xml:space="preserve"> with aridity. </w:delText>
        </w:r>
        <w:r w:rsidR="00EB61E7" w:rsidDel="00454CB0">
          <w:rPr>
            <w:sz w:val="24"/>
            <w:szCs w:val="24"/>
          </w:rPr>
          <w:delText>T</w:delText>
        </w:r>
      </w:del>
      <w:ins w:id="239" w:author="zenrunner" w:date="2019-04-29T14:45:00Z">
        <w:r w:rsidR="00454CB0">
          <w:rPr>
            <w:sz w:val="24"/>
            <w:szCs w:val="24"/>
          </w:rPr>
          <w:t>t</w:t>
        </w:r>
      </w:ins>
      <w:r w:rsidR="00EB61E7">
        <w:rPr>
          <w:sz w:val="24"/>
          <w:szCs w:val="24"/>
        </w:rPr>
        <w:t xml:space="preserve">he extent of land transformation and prior land use history </w:t>
      </w:r>
      <w:del w:id="240" w:author="zenrunner" w:date="2019-04-29T14:45:00Z">
        <w:r w:rsidR="00EB61E7" w:rsidDel="00454CB0">
          <w:rPr>
            <w:sz w:val="24"/>
            <w:szCs w:val="24"/>
          </w:rPr>
          <w:delText>also cannot be overlooked</w:delText>
        </w:r>
      </w:del>
      <w:ins w:id="241" w:author="zenrunner" w:date="2019-04-29T14:45:00Z">
        <w:r w:rsidR="00454CB0">
          <w:rPr>
            <w:sz w:val="24"/>
            <w:szCs w:val="24"/>
          </w:rPr>
          <w:t>furthe</w:t>
        </w:r>
      </w:ins>
      <w:ins w:id="242" w:author="zenrunner" w:date="2019-04-29T14:50:00Z">
        <w:r w:rsidR="00D85A95">
          <w:rPr>
            <w:sz w:val="24"/>
            <w:szCs w:val="24"/>
          </w:rPr>
          <w:t>r</w:t>
        </w:r>
      </w:ins>
      <w:bookmarkStart w:id="243" w:name="_GoBack"/>
      <w:bookmarkEnd w:id="243"/>
      <w:ins w:id="244" w:author="zenrunner" w:date="2019-04-29T14:45:00Z">
        <w:r w:rsidR="00454CB0">
          <w:rPr>
            <w:sz w:val="24"/>
            <w:szCs w:val="24"/>
          </w:rPr>
          <w:t xml:space="preserve"> </w:t>
        </w:r>
        <w:r w:rsidR="00454CB0">
          <w:rPr>
            <w:sz w:val="24"/>
            <w:szCs w:val="24"/>
          </w:rPr>
          <w:lastRenderedPageBreak/>
          <w:t>exacerbate these issues</w:t>
        </w:r>
      </w:ins>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ins w:id="245" w:author="zenrunner" w:date="2019-04-29T14:46:00Z">
        <w:r w:rsidR="00954D63">
          <w:rPr>
            <w:sz w:val="24"/>
            <w:szCs w:val="24"/>
          </w:rPr>
          <w:t xml:space="preserve">This synthesis shows that </w:t>
        </w:r>
      </w:ins>
      <w:del w:id="246" w:author="zenrunner" w:date="2019-04-29T14:46:00Z">
        <w:r w:rsidR="009A36D9" w:rsidDel="00954D63">
          <w:rPr>
            <w:sz w:val="24"/>
            <w:szCs w:val="24"/>
          </w:rPr>
          <w:delText>A</w:delText>
        </w:r>
        <w:r w:rsidR="009D45CC" w:rsidDel="00954D63">
          <w:rPr>
            <w:sz w:val="24"/>
            <w:szCs w:val="24"/>
          </w:rPr>
          <w:delText xml:space="preserve">gricultural </w:delText>
        </w:r>
      </w:del>
      <w:r w:rsidR="009D45CC">
        <w:rPr>
          <w:sz w:val="24"/>
          <w:szCs w:val="24"/>
        </w:rPr>
        <w:t>crop</w:t>
      </w:r>
      <w:del w:id="247" w:author="zenrunner" w:date="2019-04-29T14:46:00Z">
        <w:r w:rsidR="009D45CC" w:rsidDel="00131266">
          <w:rPr>
            <w:sz w:val="24"/>
            <w:szCs w:val="24"/>
          </w:rPr>
          <w:delText xml:space="preserve"> </w:delText>
        </w:r>
      </w:del>
      <w:r w:rsidR="009D45CC">
        <w:rPr>
          <w:sz w:val="24"/>
          <w:szCs w:val="24"/>
        </w:rPr>
        <w:t xml:space="preserve">lands </w:t>
      </w:r>
      <w:del w:id="248" w:author="zenrunner" w:date="2019-04-29T14:46:00Z">
        <w:r w:rsidR="009A36D9" w:rsidDel="00B03419">
          <w:rPr>
            <w:sz w:val="24"/>
            <w:szCs w:val="24"/>
          </w:rPr>
          <w:delText xml:space="preserve">in general </w:delText>
        </w:r>
      </w:del>
      <w:del w:id="249" w:author="zenrunner" w:date="2019-04-29T14:45:00Z">
        <w:r w:rsidR="009D45CC" w:rsidDel="00587337">
          <w:rPr>
            <w:sz w:val="24"/>
            <w:szCs w:val="24"/>
          </w:rPr>
          <w:delText xml:space="preserve">may </w:delText>
        </w:r>
      </w:del>
      <w:ins w:id="250" w:author="zenrunner" w:date="2019-04-29T14:45:00Z">
        <w:r w:rsidR="00587337">
          <w:rPr>
            <w:sz w:val="24"/>
            <w:szCs w:val="24"/>
          </w:rPr>
          <w:t xml:space="preserve">will </w:t>
        </w:r>
      </w:ins>
      <w:r w:rsidR="009A36D9">
        <w:rPr>
          <w:sz w:val="24"/>
          <w:szCs w:val="24"/>
        </w:rPr>
        <w:t>need</w:t>
      </w:r>
      <w:r w:rsidR="009D45CC">
        <w:rPr>
          <w:sz w:val="24"/>
          <w:szCs w:val="24"/>
        </w:rPr>
        <w:t xml:space="preserve"> active restoration </w:t>
      </w:r>
      <w:del w:id="251" w:author="zenrunner" w:date="2019-04-29T14:46:00Z">
        <w:r w:rsidR="009D45CC" w:rsidDel="00EF6C7C">
          <w:rPr>
            <w:sz w:val="24"/>
            <w:szCs w:val="24"/>
          </w:rPr>
          <w:delText xml:space="preserve">practices </w:delText>
        </w:r>
      </w:del>
      <w:ins w:id="252" w:author="zenrunner" w:date="2019-04-29T14:46:00Z">
        <w:r w:rsidR="00EF6C7C">
          <w:rPr>
            <w:sz w:val="24"/>
            <w:szCs w:val="24"/>
          </w:rPr>
          <w:t xml:space="preserve">strategies </w:t>
        </w:r>
      </w:ins>
      <w:r w:rsidR="009D45CC">
        <w:rPr>
          <w:sz w:val="24"/>
          <w:szCs w:val="24"/>
        </w:rPr>
        <w:t xml:space="preserve">to overcome </w:t>
      </w:r>
      <w:r w:rsidR="00EC52B4">
        <w:rPr>
          <w:sz w:val="24"/>
          <w:szCs w:val="24"/>
        </w:rPr>
        <w:t xml:space="preserve">the </w:t>
      </w:r>
      <w:del w:id="253" w:author="zenrunner" w:date="2019-04-29T14:46:00Z">
        <w:r w:rsidR="00EC52B4" w:rsidDel="00D87C9B">
          <w:rPr>
            <w:sz w:val="24"/>
            <w:szCs w:val="24"/>
          </w:rPr>
          <w:delText xml:space="preserve">former </w:delText>
        </w:r>
      </w:del>
      <w:r w:rsidR="00EC52B4">
        <w:rPr>
          <w:sz w:val="24"/>
          <w:szCs w:val="24"/>
        </w:rPr>
        <w:t>legacies of</w:t>
      </w:r>
      <w:r w:rsidR="009D45CC">
        <w:rPr>
          <w:sz w:val="24"/>
          <w:szCs w:val="24"/>
        </w:rPr>
        <w:t xml:space="preserve"> soil disturbances, nutrient</w:t>
      </w:r>
      <w:ins w:id="254" w:author="zenrunner" w:date="2019-04-29T14:46:00Z">
        <w:r w:rsidR="00D87C9B">
          <w:rPr>
            <w:sz w:val="24"/>
            <w:szCs w:val="24"/>
          </w:rPr>
          <w:t>s</w:t>
        </w:r>
      </w:ins>
      <w:del w:id="255" w:author="zenrunner" w:date="2019-04-29T14:46:00Z">
        <w:r w:rsidR="009D45CC" w:rsidDel="00D87C9B">
          <w:rPr>
            <w:sz w:val="24"/>
            <w:szCs w:val="24"/>
          </w:rPr>
          <w:delText xml:space="preserve"> inputs</w:delText>
        </w:r>
      </w:del>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73064E75"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del w:id="256" w:author="zenrunner" w:date="2019-04-29T14:47:00Z">
        <w:r w:rsidR="00A42559" w:rsidDel="00D00D56">
          <w:rPr>
            <w:sz w:val="24"/>
            <w:szCs w:val="24"/>
          </w:rPr>
          <w:delText>in which</w:delText>
        </w:r>
        <w:r w:rsidR="00F1328A" w:rsidDel="00D00D56">
          <w:rPr>
            <w:sz w:val="24"/>
            <w:szCs w:val="24"/>
          </w:rPr>
          <w:delText xml:space="preserve"> </w:delText>
        </w:r>
        <w:r w:rsidR="00A42559" w:rsidDel="00D00D56">
          <w:rPr>
            <w:sz w:val="24"/>
            <w:szCs w:val="24"/>
          </w:rPr>
          <w:delText xml:space="preserve">the </w:delText>
        </w:r>
        <w:r w:rsidR="003A4F61" w:rsidDel="00D00D56">
          <w:rPr>
            <w:sz w:val="24"/>
            <w:szCs w:val="24"/>
          </w:rPr>
          <w:delText>reversal of</w:delText>
        </w:r>
      </w:del>
      <w:ins w:id="257" w:author="zenrunner" w:date="2019-04-29T14:47:00Z">
        <w:r w:rsidR="00D00D56">
          <w:rPr>
            <w:sz w:val="24"/>
            <w:szCs w:val="24"/>
          </w:rPr>
          <w:t>with limited political incentives to address</w:t>
        </w:r>
      </w:ins>
      <w:r w:rsidR="003A4F61">
        <w:rPr>
          <w:sz w:val="24"/>
          <w:szCs w:val="24"/>
        </w:rPr>
        <w:t xml:space="preserve"> </w:t>
      </w:r>
      <w:r w:rsidR="00A42559">
        <w:rPr>
          <w:sz w:val="24"/>
          <w:szCs w:val="24"/>
        </w:rPr>
        <w:t xml:space="preserve">environmental deterioration </w:t>
      </w:r>
      <w:del w:id="258" w:author="zenrunner" w:date="2019-04-29T14:47:00Z">
        <w:r w:rsidR="00A42559" w:rsidDel="003F693A">
          <w:rPr>
            <w:sz w:val="24"/>
            <w:szCs w:val="24"/>
          </w:rPr>
          <w:delText>is n</w:delText>
        </w:r>
        <w:r w:rsidR="00F1328A" w:rsidDel="003F693A">
          <w:rPr>
            <w:sz w:val="24"/>
            <w:szCs w:val="24"/>
          </w:rPr>
          <w:delText xml:space="preserve">ot </w:delText>
        </w:r>
        <w:r w:rsidR="00A42559" w:rsidDel="003F693A">
          <w:rPr>
            <w:sz w:val="24"/>
            <w:szCs w:val="24"/>
          </w:rPr>
          <w:delText>a</w:delText>
        </w:r>
        <w:r w:rsidR="003A4F61" w:rsidDel="003F693A">
          <w:rPr>
            <w:sz w:val="24"/>
            <w:szCs w:val="24"/>
          </w:rPr>
          <w:delText xml:space="preserve"> goal</w:delText>
        </w:r>
        <w:r w:rsidR="00A42559" w:rsidDel="003F693A">
          <w:rPr>
            <w:sz w:val="24"/>
            <w:szCs w:val="24"/>
          </w:rPr>
          <w:delText xml:space="preserve"> of </w:delText>
        </w:r>
        <w:r w:rsidR="00F1328A" w:rsidDel="003F693A">
          <w:rPr>
            <w:sz w:val="24"/>
            <w:szCs w:val="24"/>
          </w:rPr>
          <w:delText>the poli</w:delText>
        </w:r>
        <w:r w:rsidR="00EC2F6C" w:rsidDel="003F693A">
          <w:rPr>
            <w:sz w:val="24"/>
            <w:szCs w:val="24"/>
          </w:rPr>
          <w:delText>cy</w:delText>
        </w:r>
        <w:r w:rsidR="00F1328A" w:rsidDel="003F693A">
          <w:rPr>
            <w:sz w:val="24"/>
            <w:szCs w:val="24"/>
          </w:rPr>
          <w:delText xml:space="preserve"> agenda</w:delText>
        </w:r>
        <w:r w:rsidR="00A42559" w:rsidDel="003F693A">
          <w:rPr>
            <w:sz w:val="24"/>
            <w:szCs w:val="24"/>
          </w:rPr>
          <w:delText xml:space="preserve"> </w:delText>
        </w:r>
      </w:del>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del w:id="259" w:author="zenrunner" w:date="2019-04-29T14:47:00Z">
        <w:r w:rsidR="00807307" w:rsidDel="007059A7">
          <w:rPr>
            <w:sz w:val="24"/>
            <w:szCs w:val="24"/>
          </w:rPr>
          <w:delText>This synthesis clearly demonst</w:delText>
        </w:r>
        <w:r w:rsidR="00E84C1B" w:rsidDel="007059A7">
          <w:rPr>
            <w:sz w:val="24"/>
            <w:szCs w:val="24"/>
          </w:rPr>
          <w:delText>r</w:delText>
        </w:r>
        <w:r w:rsidR="00807307" w:rsidDel="007059A7">
          <w:rPr>
            <w:sz w:val="24"/>
            <w:szCs w:val="24"/>
          </w:rPr>
          <w:delText>ates</w:delText>
        </w:r>
        <w:r w:rsidR="004C1CFC" w:rsidDel="007059A7">
          <w:rPr>
            <w:sz w:val="24"/>
            <w:szCs w:val="24"/>
          </w:rPr>
          <w:delText xml:space="preserve"> that</w:delText>
        </w:r>
        <w:r w:rsidR="003B5EE0" w:rsidDel="007059A7">
          <w:rPr>
            <w:sz w:val="24"/>
            <w:szCs w:val="24"/>
          </w:rPr>
          <w:delText xml:space="preserve"> it is likely to</w:delText>
        </w:r>
        <w:r w:rsidR="004C1CFC" w:rsidDel="007059A7">
          <w:rPr>
            <w:sz w:val="24"/>
            <w:szCs w:val="24"/>
          </w:rPr>
          <w:delText xml:space="preserve"> get something for nothing from restoration in dryland ecosystems </w:delText>
        </w:r>
        <w:r w:rsidR="00807307" w:rsidDel="007059A7">
          <w:rPr>
            <w:sz w:val="24"/>
            <w:szCs w:val="24"/>
          </w:rPr>
          <w:delText xml:space="preserve">but that an </w:delText>
        </w:r>
        <w:r w:rsidR="004C1CFC" w:rsidDel="007059A7">
          <w:rPr>
            <w:sz w:val="24"/>
            <w:szCs w:val="24"/>
          </w:rPr>
          <w:delText>a</w:delText>
        </w:r>
      </w:del>
      <w:ins w:id="260" w:author="zenrunner" w:date="2019-04-29T14:47:00Z">
        <w:r w:rsidR="007059A7">
          <w:rPr>
            <w:sz w:val="24"/>
            <w:szCs w:val="24"/>
          </w:rPr>
          <w:t>A</w:t>
        </w:r>
      </w:ins>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ins w:id="261" w:author="zenrunner" w:date="2019-04-29T14:47:00Z">
        <w:r w:rsidR="007059A7">
          <w:rPr>
            <w:sz w:val="24"/>
            <w:szCs w:val="24"/>
          </w:rPr>
          <w:t xml:space="preserve"> - arguably the foundations of ecosy</w:t>
        </w:r>
      </w:ins>
      <w:ins w:id="262" w:author="zenrunner" w:date="2019-04-29T14:48:00Z">
        <w:r w:rsidR="003C7831">
          <w:rPr>
            <w:sz w:val="24"/>
            <w:szCs w:val="24"/>
          </w:rPr>
          <w:t>s</w:t>
        </w:r>
      </w:ins>
      <w:ins w:id="263" w:author="zenrunner" w:date="2019-04-29T14:47:00Z">
        <w:r w:rsidR="007059A7">
          <w:rPr>
            <w:sz w:val="24"/>
            <w:szCs w:val="24"/>
          </w:rPr>
          <w:t>tem function</w:t>
        </w:r>
      </w:ins>
      <w:r w:rsidR="00807307">
        <w:rPr>
          <w:sz w:val="24"/>
          <w:szCs w:val="24"/>
        </w:rPr>
        <w:t>.</w:t>
      </w:r>
      <w:r w:rsidR="00B77A77">
        <w:rPr>
          <w:sz w:val="24"/>
          <w:szCs w:val="24"/>
        </w:rPr>
        <w:t xml:space="preserve"> </w:t>
      </w:r>
      <w:r w:rsidR="00731138">
        <w:rPr>
          <w:sz w:val="24"/>
          <w:szCs w:val="24"/>
        </w:rPr>
        <w:t xml:space="preserve">We </w:t>
      </w:r>
      <w:del w:id="264" w:author="zenrunner" w:date="2019-04-29T14:48:00Z">
        <w:r w:rsidR="00731138" w:rsidDel="00D76867">
          <w:rPr>
            <w:sz w:val="24"/>
            <w:szCs w:val="24"/>
          </w:rPr>
          <w:delText xml:space="preserve">are currently </w:delText>
        </w:r>
      </w:del>
      <w:r w:rsidR="00731138">
        <w:rPr>
          <w:sz w:val="24"/>
          <w:szCs w:val="24"/>
        </w:rPr>
        <w:t>fac</w:t>
      </w:r>
      <w:ins w:id="265" w:author="zenrunner" w:date="2019-04-29T14:48:00Z">
        <w:r w:rsidR="00D76867">
          <w:rPr>
            <w:sz w:val="24"/>
            <w:szCs w:val="24"/>
          </w:rPr>
          <w:t>e</w:t>
        </w:r>
      </w:ins>
      <w:del w:id="266" w:author="zenrunner" w:date="2019-04-29T14:48:00Z">
        <w:r w:rsidR="00731138" w:rsidDel="00D76867">
          <w:rPr>
            <w:sz w:val="24"/>
            <w:szCs w:val="24"/>
          </w:rPr>
          <w:delText>ing</w:delText>
        </w:r>
      </w:del>
      <w:r w:rsidR="00731138">
        <w:rPr>
          <w:sz w:val="24"/>
          <w:szCs w:val="24"/>
        </w:rPr>
        <w:t xml:space="preserve"> </w:t>
      </w:r>
      <w:del w:id="267" w:author="zenrunner" w:date="2019-04-29T14:48:00Z">
        <w:r w:rsidR="00731138" w:rsidDel="003B4D32">
          <w:rPr>
            <w:sz w:val="24"/>
            <w:szCs w:val="24"/>
          </w:rPr>
          <w:delText xml:space="preserve">a </w:delText>
        </w:r>
      </w:del>
      <w:r w:rsidR="00561A15">
        <w:rPr>
          <w:sz w:val="24"/>
          <w:szCs w:val="24"/>
        </w:rPr>
        <w:t xml:space="preserve">global </w:t>
      </w:r>
      <w:ins w:id="268" w:author="zenrunner" w:date="2019-04-29T14:48:00Z">
        <w:r w:rsidR="003B4D32">
          <w:rPr>
            <w:sz w:val="24"/>
            <w:szCs w:val="24"/>
          </w:rPr>
          <w:t xml:space="preserve">challenges to </w:t>
        </w:r>
      </w:ins>
      <w:del w:id="269" w:author="zenrunner" w:date="2019-04-29T14:48:00Z">
        <w:r w:rsidR="00731138" w:rsidDel="003B4D32">
          <w:rPr>
            <w:sz w:val="24"/>
            <w:szCs w:val="24"/>
          </w:rPr>
          <w:delText xml:space="preserve">situation in which </w:delText>
        </w:r>
      </w:del>
      <w:r w:rsidR="00731138">
        <w:rPr>
          <w:sz w:val="24"/>
          <w:szCs w:val="24"/>
        </w:rPr>
        <w:t>biodiversity, natural resources, ecosystem services</w:t>
      </w:r>
      <w:ins w:id="270" w:author="zenrunner" w:date="2019-04-29T14:48:00Z">
        <w:r w:rsidR="00532636">
          <w:rPr>
            <w:sz w:val="24"/>
            <w:szCs w:val="24"/>
          </w:rPr>
          <w:t>,</w:t>
        </w:r>
      </w:ins>
      <w:r w:rsidR="00731138">
        <w:rPr>
          <w:sz w:val="24"/>
          <w:szCs w:val="24"/>
        </w:rPr>
        <w:t xml:space="preserve"> and </w:t>
      </w:r>
      <w:ins w:id="271" w:author="zenrunner" w:date="2019-04-29T14:49:00Z">
        <w:r w:rsidR="00FD789A">
          <w:rPr>
            <w:sz w:val="24"/>
            <w:szCs w:val="24"/>
          </w:rPr>
          <w:t xml:space="preserve">these </w:t>
        </w:r>
      </w:ins>
      <w:ins w:id="272" w:author="zenrunner" w:date="2019-04-29T14:48:00Z">
        <w:r w:rsidR="00532636">
          <w:rPr>
            <w:sz w:val="24"/>
            <w:szCs w:val="24"/>
          </w:rPr>
          <w:t xml:space="preserve">supporting </w:t>
        </w:r>
      </w:ins>
      <w:r w:rsidR="00731138">
        <w:rPr>
          <w:sz w:val="24"/>
          <w:szCs w:val="24"/>
        </w:rPr>
        <w:t>function</w:t>
      </w:r>
      <w:r w:rsidR="00561A15">
        <w:rPr>
          <w:sz w:val="24"/>
          <w:szCs w:val="24"/>
        </w:rPr>
        <w:t>s</w:t>
      </w:r>
      <w:r w:rsidR="00731138">
        <w:rPr>
          <w:sz w:val="24"/>
          <w:szCs w:val="24"/>
        </w:rPr>
        <w:t xml:space="preserve"> are </w:t>
      </w:r>
      <w:ins w:id="273" w:author="zenrunner" w:date="2019-04-29T14:48:00Z">
        <w:r w:rsidR="006D7BD2">
          <w:rPr>
            <w:sz w:val="24"/>
            <w:szCs w:val="24"/>
          </w:rPr>
          <w:t xml:space="preserve">thus </w:t>
        </w:r>
      </w:ins>
      <w:r w:rsidR="00731138">
        <w:rPr>
          <w:sz w:val="24"/>
          <w:szCs w:val="24"/>
        </w:rPr>
        <w:t>under serious threat</w:t>
      </w:r>
      <w:ins w:id="274" w:author="zenrunner" w:date="2019-04-29T14:49:00Z">
        <w:r w:rsidR="00FD789A">
          <w:rPr>
            <w:sz w:val="24"/>
            <w:szCs w:val="24"/>
          </w:rPr>
          <w:t xml:space="preserve">. </w:t>
        </w:r>
      </w:ins>
      <w:del w:id="275" w:author="zenrunner" w:date="2019-04-29T14:48:00Z">
        <w:r w:rsidR="00731138" w:rsidDel="00FD789A">
          <w:rPr>
            <w:sz w:val="24"/>
            <w:szCs w:val="24"/>
          </w:rPr>
          <w:delText>s</w:delText>
        </w:r>
      </w:del>
      <w:del w:id="276" w:author="zenrunner" w:date="2019-04-29T14:49:00Z">
        <w:r w:rsidR="00144E4D" w:rsidDel="00FD789A">
          <w:rPr>
            <w:sz w:val="24"/>
            <w:szCs w:val="24"/>
          </w:rPr>
          <w:delText>; h</w:delText>
        </w:r>
        <w:r w:rsidR="00561A15" w:rsidDel="00FD789A">
          <w:rPr>
            <w:sz w:val="24"/>
            <w:szCs w:val="24"/>
          </w:rPr>
          <w:delText xml:space="preserve">owever, </w:delText>
        </w:r>
        <w:r w:rsidR="00144E4D" w:rsidDel="00FD789A">
          <w:rPr>
            <w:sz w:val="24"/>
            <w:szCs w:val="24"/>
          </w:rPr>
          <w:delText xml:space="preserve">considering the condition of increasing changes, </w:delText>
        </w:r>
        <w:r w:rsidR="00731138" w:rsidDel="00FD789A">
          <w:rPr>
            <w:sz w:val="24"/>
            <w:szCs w:val="24"/>
          </w:rPr>
          <w:delText xml:space="preserve">we have a great opportunity to </w:delText>
        </w:r>
        <w:r w:rsidR="00144E4D" w:rsidDel="00FD789A">
          <w:rPr>
            <w:sz w:val="24"/>
            <w:szCs w:val="24"/>
          </w:rPr>
          <w:delText>restore</w:delText>
        </w:r>
        <w:r w:rsidR="00731138" w:rsidDel="00FD789A">
          <w:rPr>
            <w:sz w:val="24"/>
            <w:szCs w:val="24"/>
          </w:rPr>
          <w:delText xml:space="preserve"> </w:delText>
        </w:r>
        <w:r w:rsidR="00205615" w:rsidDel="00FD789A">
          <w:rPr>
            <w:sz w:val="24"/>
            <w:szCs w:val="24"/>
          </w:rPr>
          <w:delText xml:space="preserve">ecosystems, </w:delText>
        </w:r>
        <w:r w:rsidR="005906CE" w:rsidDel="00FD789A">
          <w:rPr>
            <w:sz w:val="24"/>
            <w:szCs w:val="24"/>
          </w:rPr>
          <w:delText xml:space="preserve">ecological processes and biodiversity </w:delText>
        </w:r>
        <w:r w:rsidR="005906CE" w:rsidDel="00FD789A">
          <w:rPr>
            <w:sz w:val="24"/>
            <w:szCs w:val="24"/>
          </w:rPr>
          <w:fldChar w:fldCharType="begin" w:fldLock="1"/>
        </w:r>
        <w:r w:rsidR="00205615" w:rsidDel="00FD789A">
          <w:rPr>
            <w:sz w:val="24"/>
            <w:szCs w:val="24"/>
          </w:rPr>
          <w:del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delInstrText>
        </w:r>
        <w:r w:rsidR="005906CE" w:rsidDel="00FD789A">
          <w:rPr>
            <w:sz w:val="24"/>
            <w:szCs w:val="24"/>
          </w:rPr>
          <w:fldChar w:fldCharType="separate"/>
        </w:r>
        <w:r w:rsidR="005906CE" w:rsidRPr="005906CE" w:rsidDel="00FD789A">
          <w:rPr>
            <w:noProof/>
            <w:sz w:val="24"/>
            <w:szCs w:val="24"/>
          </w:rPr>
          <w:delText>(</w:delText>
        </w:r>
        <w:r w:rsidR="005906CE" w:rsidRPr="005906CE" w:rsidDel="00FD789A">
          <w:rPr>
            <w:i/>
            <w:noProof/>
            <w:sz w:val="24"/>
            <w:szCs w:val="24"/>
          </w:rPr>
          <w:delText>2</w:delText>
        </w:r>
        <w:r w:rsidR="005906CE" w:rsidRPr="005906CE" w:rsidDel="00FD789A">
          <w:rPr>
            <w:noProof/>
            <w:sz w:val="24"/>
            <w:szCs w:val="24"/>
          </w:rPr>
          <w:delText>)</w:delText>
        </w:r>
        <w:r w:rsidR="005906CE" w:rsidDel="00FD789A">
          <w:rPr>
            <w:sz w:val="24"/>
            <w:szCs w:val="24"/>
          </w:rPr>
          <w:fldChar w:fldCharType="end"/>
        </w:r>
        <w:r w:rsidR="005906CE" w:rsidDel="00FD789A">
          <w:rPr>
            <w:sz w:val="24"/>
            <w:szCs w:val="24"/>
          </w:rPr>
          <w:delText xml:space="preserve"> that will ultimately</w:delText>
        </w:r>
        <w:r w:rsidR="001B12E8" w:rsidDel="00FD789A">
          <w:rPr>
            <w:sz w:val="24"/>
            <w:szCs w:val="24"/>
          </w:rPr>
          <w:delText xml:space="preserve"> benefit </w:delText>
        </w:r>
        <w:r w:rsidR="00E8101F" w:rsidDel="00FD789A">
          <w:rPr>
            <w:sz w:val="24"/>
            <w:szCs w:val="24"/>
          </w:rPr>
          <w:delText>human well-being</w:delText>
        </w:r>
      </w:del>
      <w:ins w:id="277" w:author="zenrunner" w:date="2019-04-29T14:49:00Z">
        <w:r w:rsidR="00FD789A">
          <w:rPr>
            <w:sz w:val="24"/>
            <w:szCs w:val="24"/>
          </w:rPr>
          <w:t>We show here that while humans are certainly part of the problem we can also be the solution to some of the recovery of drylands</w:t>
        </w:r>
      </w:ins>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w:t>
      </w:r>
      <w:r w:rsidRPr="00205615">
        <w:rPr>
          <w:noProof/>
          <w:sz w:val="24"/>
          <w:szCs w:val="24"/>
        </w:rPr>
        <w:lastRenderedPageBreak/>
        <w:t xml:space="preserve">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FB9B244"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730D7972"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w:t>
      </w:r>
      <w:r w:rsidR="00EB76A0">
        <w:rPr>
          <w:sz w:val="24"/>
          <w:szCs w:val="24"/>
        </w:rPr>
        <w:lastRenderedPageBreak/>
        <w:t>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01B8F5D6"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 we used WebPlotDigitizer</w:t>
      </w:r>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ordClim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278"/>
      <w:commentRangeStart w:id="279"/>
      <w:r>
        <w:rPr>
          <w:sz w:val="24"/>
          <w:szCs w:val="24"/>
          <w:u w:val="single"/>
        </w:rPr>
        <w:t>Statistical</w:t>
      </w:r>
      <w:r w:rsidR="00C32171" w:rsidRPr="0017063D">
        <w:rPr>
          <w:sz w:val="24"/>
          <w:szCs w:val="24"/>
          <w:u w:val="single"/>
        </w:rPr>
        <w:t xml:space="preserve"> analysis </w:t>
      </w:r>
      <w:commentRangeEnd w:id="278"/>
      <w:r w:rsidR="00EE1233">
        <w:rPr>
          <w:rStyle w:val="CommentReference"/>
          <w:rFonts w:eastAsia="Times New Roman"/>
        </w:rPr>
        <w:commentReference w:id="278"/>
      </w:r>
      <w:commentRangeEnd w:id="279"/>
      <w:r w:rsidR="00CC1C97">
        <w:rPr>
          <w:rStyle w:val="CommentReference"/>
          <w:rFonts w:eastAsia="Times New Roman"/>
        </w:rPr>
        <w:commentReference w:id="279"/>
      </w:r>
    </w:p>
    <w:p w14:paraId="6E426E63" w14:textId="338F83EA" w:rsidR="00E81086" w:rsidRDefault="006617D9" w:rsidP="00CC1C97">
      <w:pPr>
        <w:spacing w:line="480" w:lineRule="auto"/>
        <w:rPr>
          <w:sz w:val="24"/>
          <w:szCs w:val="24"/>
        </w:rPr>
      </w:pPr>
      <w:r>
        <w:rPr>
          <w:sz w:val="24"/>
          <w:szCs w:val="24"/>
        </w:rPr>
        <w:lastRenderedPageBreak/>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lrr)</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All figures and analyses were performed using the packages tidyverse and meta in R</w:t>
      </w:r>
      <w:r w:rsidR="00B80E36">
        <w:rPr>
          <w:sz w:val="24"/>
          <w:szCs w:val="24"/>
        </w:rPr>
        <w:t xml:space="preserve"> </w:t>
      </w:r>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Active restoration</w:t>
            </w:r>
            <w:r w:rsidR="00DC352C">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r>
              <w:rPr>
                <w:rFonts w:ascii="Times New Roman" w:hAnsi="Times New Roman"/>
                <w:sz w:val="24"/>
                <w:szCs w:val="24"/>
              </w:rPr>
              <w:t>Water supply</w:t>
            </w:r>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lastRenderedPageBreak/>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w:t>
            </w:r>
            <w:r>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Grazing exclusion</w:t>
            </w:r>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Active restoration outcomes</w:t>
            </w:r>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Animals</w:t>
            </w:r>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 outcomes</w:t>
            </w:r>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679217BC"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088A038"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w:t>
      </w:r>
      <w:r w:rsidR="00744706">
        <w:rPr>
          <w:sz w:val="24"/>
          <w:szCs w:val="24"/>
        </w:rPr>
        <w:t xml:space="preserve"> (mean and 95% confidence interval)</w:t>
      </w:r>
      <w:r w:rsidR="00746DD6">
        <w:rPr>
          <w:sz w:val="24"/>
          <w:szCs w:val="24"/>
        </w:rPr>
        <w:t xml:space="preserve">,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w:t>
      </w:r>
      <w:r w:rsidR="003C5575">
        <w:rPr>
          <w:sz w:val="24"/>
          <w:szCs w:val="24"/>
        </w:rPr>
        <w:t>r</w:t>
      </w:r>
      <w:r w:rsidR="00540B0C">
        <w:rPr>
          <w:sz w:val="24"/>
          <w:szCs w:val="24"/>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4706">
        <w:rPr>
          <w:sz w:val="24"/>
          <w:szCs w:val="24"/>
        </w:rPr>
        <w:t xml:space="preserve">Active and passive restoration practices are represented by different colors, </w:t>
      </w:r>
      <w:r w:rsidR="000F6DB2">
        <w:rPr>
          <w:sz w:val="24"/>
          <w:szCs w:val="24"/>
        </w:rPr>
        <w:t xml:space="preserve">color </w:t>
      </w:r>
      <w:r w:rsidR="00744706">
        <w:rPr>
          <w:sz w:val="24"/>
          <w:szCs w:val="24"/>
        </w:rPr>
        <w:t>references are at the right of the plot.</w:t>
      </w:r>
    </w:p>
    <w:p w14:paraId="6FCB7A85" w14:textId="20EF47D7" w:rsidR="0096116C" w:rsidRDefault="0096116C" w:rsidP="00FD48F1">
      <w:pPr>
        <w:pStyle w:val="Legend"/>
        <w:rPr>
          <w:ins w:id="280"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281"/>
      <w:r w:rsidR="004A1B03">
        <w:rPr>
          <w:sz w:val="24"/>
          <w:szCs w:val="24"/>
        </w:rPr>
        <w:t xml:space="preserve">PRISMA </w:t>
      </w:r>
      <w:commentRangeEnd w:id="281"/>
      <w:r w:rsidR="004A1B03">
        <w:rPr>
          <w:rStyle w:val="CommentReference"/>
          <w:rFonts w:eastAsia="Times New Roman"/>
        </w:rPr>
        <w:commentReference w:id="281"/>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eGrid"/>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r w:rsidRPr="00070080">
              <w:rPr>
                <w:rFonts w:ascii="Times New Roman" w:hAnsi="Times New Roman" w:cs="Times New Roman"/>
                <w:b/>
                <w:sz w:val="24"/>
                <w:szCs w:val="24"/>
              </w:rPr>
              <w:t xml:space="preserve"> of </w:t>
            </w:r>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p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No. of entries</w:t>
            </w:r>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rtilization, biostimulants,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animals</w:t>
            </w:r>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and ripping</w:t>
            </w:r>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cutting, grazing treatments</w:t>
            </w:r>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rPr>
              <w:t>vegetation</w:t>
            </w:r>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grazing exclusion</w:t>
            </w:r>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2A072916" w:rsidR="006D7BD2" w:rsidRDefault="006D7BD2" w:rsidP="00B81A8A">
      <w:pPr>
        <w:rPr>
          <w:sz w:val="24"/>
        </w:rPr>
      </w:pPr>
      <w:r>
        <w:rPr>
          <w:rStyle w:val="CommentReference"/>
        </w:rPr>
        <w:annotationRef/>
      </w:r>
      <w:r w:rsidRPr="00755125">
        <w:rPr>
          <w:sz w:val="24"/>
        </w:rPr>
        <w:t>No more than 96 characters</w:t>
      </w:r>
    </w:p>
    <w:p w14:paraId="6FBFE8A9" w14:textId="27D31D79" w:rsidR="006D7BD2" w:rsidRDefault="006D7BD2" w:rsidP="00B81A8A">
      <w:pPr>
        <w:rPr>
          <w:sz w:val="24"/>
        </w:rPr>
      </w:pPr>
    </w:p>
    <w:p w14:paraId="691E6B8B" w14:textId="6FA25DA0" w:rsidR="006D7BD2" w:rsidRDefault="006D7BD2" w:rsidP="00B81A8A">
      <w:pPr>
        <w:rPr>
          <w:sz w:val="24"/>
        </w:rPr>
      </w:pPr>
      <w:r>
        <w:rPr>
          <w:sz w:val="24"/>
        </w:rPr>
        <w:t>Another suggestion (it is similar to the “One sentence summary”):</w:t>
      </w:r>
    </w:p>
    <w:p w14:paraId="74558264" w14:textId="77777777" w:rsidR="006D7BD2" w:rsidRDefault="006D7BD2" w:rsidP="00B81A8A">
      <w:pPr>
        <w:rPr>
          <w:sz w:val="24"/>
        </w:rPr>
      </w:pPr>
    </w:p>
    <w:p w14:paraId="00252FEC" w14:textId="0A34923C" w:rsidR="006D7BD2" w:rsidRPr="00755125" w:rsidRDefault="006D7BD2"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6D7BD2" w:rsidRDefault="006D7BD2">
      <w:pPr>
        <w:pStyle w:val="CommentText"/>
      </w:pPr>
    </w:p>
  </w:comment>
  <w:comment w:id="3" w:author="Maria Florencia Miguel" w:date="2019-03-21T10:20:00Z" w:initials="MFM">
    <w:p w14:paraId="21C0BCA0" w14:textId="792BC18A" w:rsidR="006D7BD2" w:rsidRDefault="006D7BD2">
      <w:pPr>
        <w:pStyle w:val="CommentText"/>
      </w:pPr>
      <w:r>
        <w:rPr>
          <w:rStyle w:val="CommentReference"/>
        </w:rPr>
        <w:annotationRef/>
      </w:r>
      <w:r w:rsidRPr="00755125">
        <w:rPr>
          <w:sz w:val="24"/>
        </w:rPr>
        <w:t>125 words or less</w:t>
      </w:r>
    </w:p>
  </w:comment>
  <w:comment w:id="20" w:author="Maria Florencia Miguel" w:date="2019-03-21T10:27:00Z" w:initials="MFM">
    <w:p w14:paraId="5050DA15" w14:textId="2ADBFDDB" w:rsidR="006D7BD2" w:rsidRDefault="006D7BD2">
      <w:pPr>
        <w:pStyle w:val="CommentText"/>
      </w:pPr>
      <w:r>
        <w:rPr>
          <w:rStyle w:val="CommentReference"/>
        </w:rPr>
        <w:annotationRef/>
      </w:r>
      <w:r>
        <w:t>keep to under 125 characters</w:t>
      </w:r>
    </w:p>
    <w:p w14:paraId="1130832A" w14:textId="3BAB465F" w:rsidR="006D7BD2" w:rsidRDefault="006D7BD2">
      <w:pPr>
        <w:pStyle w:val="CommentText"/>
      </w:pPr>
    </w:p>
    <w:p w14:paraId="34B78CAB" w14:textId="18193A3F" w:rsidR="006D7BD2" w:rsidRDefault="006D7BD2">
      <w:pPr>
        <w:pStyle w:val="CommentText"/>
      </w:pPr>
      <w:r>
        <w:t xml:space="preserve">Chris´s sentence (more than 125 characters): </w:t>
      </w:r>
    </w:p>
    <w:p w14:paraId="513B4A1C" w14:textId="09E9ADD3" w:rsidR="006D7BD2" w:rsidRPr="00D20202" w:rsidRDefault="006D7BD2"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6D7BD2" w:rsidRDefault="006D7BD2">
      <w:pPr>
        <w:pStyle w:val="CommentText"/>
      </w:pPr>
    </w:p>
  </w:comment>
  <w:comment w:id="278" w:author="Scott Butterfield" w:date="2019-04-01T14:57:00Z" w:initials="SB">
    <w:p w14:paraId="26E21212" w14:textId="77777777" w:rsidR="006D7BD2" w:rsidRDefault="006D7BD2">
      <w:pPr>
        <w:pStyle w:val="CommentText"/>
      </w:pPr>
      <w:r>
        <w:rPr>
          <w:rStyle w:val="CommentReference"/>
        </w:rPr>
        <w:annotationRef/>
      </w:r>
      <w:r>
        <w:t xml:space="preserve">I don’t get why you need this. You spell all of this out in the main text. </w:t>
      </w:r>
    </w:p>
    <w:p w14:paraId="0B6828F4" w14:textId="77777777" w:rsidR="006D7BD2" w:rsidRDefault="006D7BD2">
      <w:pPr>
        <w:pStyle w:val="CommentText"/>
      </w:pPr>
    </w:p>
    <w:p w14:paraId="24EF3C46" w14:textId="5AF6E0DD" w:rsidR="006D7BD2" w:rsidRDefault="006D7BD2">
      <w:pPr>
        <w:pStyle w:val="CommentText"/>
      </w:pPr>
      <w:r>
        <w:t xml:space="preserve">If don’t want in the main text, put here. But no need to be redundant in both spots. </w:t>
      </w:r>
    </w:p>
  </w:comment>
  <w:comment w:id="279" w:author="Maria Florencia Miguel" w:date="2019-04-16T15:43:00Z" w:initials="MFM">
    <w:p w14:paraId="37C0CD35" w14:textId="5117CC97" w:rsidR="006D7BD2" w:rsidRDefault="006D7BD2">
      <w:pPr>
        <w:pStyle w:val="CommentText"/>
      </w:pPr>
      <w:r>
        <w:rPr>
          <w:rStyle w:val="CommentReference"/>
        </w:rPr>
        <w:annotationRef/>
      </w:r>
      <w:r>
        <w:t xml:space="preserve">Thanks Scott. I edited this section, leaving some info not included in the main text. </w:t>
      </w:r>
    </w:p>
  </w:comment>
  <w:comment w:id="281" w:author="Maria Florencia Miguel" w:date="2019-04-23T16:23:00Z" w:initials="MFM">
    <w:p w14:paraId="753A8979" w14:textId="77777777" w:rsidR="006D7BD2" w:rsidRDefault="006D7BD2" w:rsidP="004A1B03">
      <w:pPr>
        <w:pStyle w:val="CommentText"/>
      </w:pPr>
      <w:r>
        <w:rPr>
          <w:rStyle w:val="CommentReference"/>
        </w:rPr>
        <w:annotationRef/>
      </w:r>
      <w:r>
        <w:rPr>
          <w:rStyle w:val="CommentReference"/>
        </w:rPr>
        <w:annotationRef/>
      </w:r>
      <w:r>
        <w:t>In pdf, need to include here.</w:t>
      </w:r>
    </w:p>
    <w:p w14:paraId="1511D987" w14:textId="68D2D9C5" w:rsidR="006D7BD2" w:rsidRDefault="006D7BD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A0CE4" w14:textId="77777777" w:rsidR="006D7BD2" w:rsidRDefault="006D7BD2" w:rsidP="00D73714">
      <w:r>
        <w:separator/>
      </w:r>
    </w:p>
  </w:endnote>
  <w:endnote w:type="continuationSeparator" w:id="0">
    <w:p w14:paraId="0E3AD233" w14:textId="77777777" w:rsidR="006D7BD2" w:rsidRDefault="006D7BD2" w:rsidP="00D73714">
      <w:r>
        <w:continuationSeparator/>
      </w:r>
    </w:p>
  </w:endnote>
  <w:endnote w:type="continuationNotice" w:id="1">
    <w:p w14:paraId="4082B1F6" w14:textId="77777777" w:rsidR="006D7BD2" w:rsidRDefault="006D7B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6D7BD2" w:rsidRDefault="006D7BD2">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D85A95">
      <w:rPr>
        <w:caps/>
        <w:noProof/>
        <w:color w:val="4F81BD" w:themeColor="accent1"/>
      </w:rPr>
      <w:t>6</w:t>
    </w:r>
    <w:r>
      <w:rPr>
        <w:caps/>
        <w:noProof/>
        <w:color w:val="4F81BD" w:themeColor="accent1"/>
      </w:rPr>
      <w:fldChar w:fldCharType="end"/>
    </w:r>
  </w:p>
  <w:p w14:paraId="4435F476" w14:textId="77777777" w:rsidR="006D7BD2" w:rsidRDefault="006D7BD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6D7BD2" w:rsidRDefault="006D7BD2">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6D7BD2" w:rsidRDefault="006D7B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B0EC0" w14:textId="77777777" w:rsidR="006D7BD2" w:rsidRDefault="006D7BD2" w:rsidP="00D73714">
      <w:r>
        <w:separator/>
      </w:r>
    </w:p>
  </w:footnote>
  <w:footnote w:type="continuationSeparator" w:id="0">
    <w:p w14:paraId="3DE44652" w14:textId="77777777" w:rsidR="006D7BD2" w:rsidRDefault="006D7BD2" w:rsidP="00D73714">
      <w:r>
        <w:continuationSeparator/>
      </w:r>
    </w:p>
  </w:footnote>
  <w:footnote w:type="continuationNotice" w:id="1">
    <w:p w14:paraId="0792A87A" w14:textId="77777777" w:rsidR="006D7BD2" w:rsidRDefault="006D7BD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6D7BD2" w:rsidRDefault="006D7BD2"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6D7BD2" w:rsidRPr="00204015" w:rsidRDefault="006D7BD2"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6D7BD2" w:rsidRDefault="006D7BD2"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70080"/>
    <w:rsid w:val="00075040"/>
    <w:rsid w:val="00075C1E"/>
    <w:rsid w:val="00077272"/>
    <w:rsid w:val="0008169A"/>
    <w:rsid w:val="00082591"/>
    <w:rsid w:val="00086BE1"/>
    <w:rsid w:val="000902FF"/>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3C19"/>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266"/>
    <w:rsid w:val="00131413"/>
    <w:rsid w:val="00132708"/>
    <w:rsid w:val="001331D7"/>
    <w:rsid w:val="001334FE"/>
    <w:rsid w:val="0014101C"/>
    <w:rsid w:val="0014144C"/>
    <w:rsid w:val="00144E4D"/>
    <w:rsid w:val="001470D5"/>
    <w:rsid w:val="0015549E"/>
    <w:rsid w:val="00155760"/>
    <w:rsid w:val="0015774F"/>
    <w:rsid w:val="00166D36"/>
    <w:rsid w:val="0017063D"/>
    <w:rsid w:val="00173A99"/>
    <w:rsid w:val="00174181"/>
    <w:rsid w:val="00174CA1"/>
    <w:rsid w:val="001775FA"/>
    <w:rsid w:val="00182A00"/>
    <w:rsid w:val="00183CE2"/>
    <w:rsid w:val="00183D32"/>
    <w:rsid w:val="001970E3"/>
    <w:rsid w:val="00197413"/>
    <w:rsid w:val="001A44DA"/>
    <w:rsid w:val="001A4AE3"/>
    <w:rsid w:val="001A6193"/>
    <w:rsid w:val="001B12E8"/>
    <w:rsid w:val="001C009F"/>
    <w:rsid w:val="001C1851"/>
    <w:rsid w:val="001C2C6E"/>
    <w:rsid w:val="001C41D5"/>
    <w:rsid w:val="001C42F5"/>
    <w:rsid w:val="001D1C29"/>
    <w:rsid w:val="001D4C6A"/>
    <w:rsid w:val="001D4D4C"/>
    <w:rsid w:val="001D5030"/>
    <w:rsid w:val="001D5282"/>
    <w:rsid w:val="001D66B8"/>
    <w:rsid w:val="001D703F"/>
    <w:rsid w:val="001D7BAE"/>
    <w:rsid w:val="001E4222"/>
    <w:rsid w:val="001F25A0"/>
    <w:rsid w:val="001F3B51"/>
    <w:rsid w:val="001F5C6D"/>
    <w:rsid w:val="001F7685"/>
    <w:rsid w:val="002053AF"/>
    <w:rsid w:val="00205615"/>
    <w:rsid w:val="00210E8E"/>
    <w:rsid w:val="0021563E"/>
    <w:rsid w:val="00216517"/>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55AA7"/>
    <w:rsid w:val="00270F47"/>
    <w:rsid w:val="00272151"/>
    <w:rsid w:val="0027330C"/>
    <w:rsid w:val="0027378D"/>
    <w:rsid w:val="00277DC1"/>
    <w:rsid w:val="00285EAE"/>
    <w:rsid w:val="002874EE"/>
    <w:rsid w:val="00291B36"/>
    <w:rsid w:val="0029404C"/>
    <w:rsid w:val="002978BD"/>
    <w:rsid w:val="002A2AD1"/>
    <w:rsid w:val="002A3CF7"/>
    <w:rsid w:val="002A617A"/>
    <w:rsid w:val="002A67E0"/>
    <w:rsid w:val="002B293F"/>
    <w:rsid w:val="002B2B03"/>
    <w:rsid w:val="002B2BA2"/>
    <w:rsid w:val="002B4959"/>
    <w:rsid w:val="002B5CBD"/>
    <w:rsid w:val="002B7BB3"/>
    <w:rsid w:val="002C0899"/>
    <w:rsid w:val="002C33B8"/>
    <w:rsid w:val="002C7166"/>
    <w:rsid w:val="002C73B5"/>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4062"/>
    <w:rsid w:val="00307F53"/>
    <w:rsid w:val="003148AA"/>
    <w:rsid w:val="0031566C"/>
    <w:rsid w:val="00324DBE"/>
    <w:rsid w:val="00326562"/>
    <w:rsid w:val="00331082"/>
    <w:rsid w:val="0033296B"/>
    <w:rsid w:val="00343894"/>
    <w:rsid w:val="003442FB"/>
    <w:rsid w:val="00345B07"/>
    <w:rsid w:val="00350B66"/>
    <w:rsid w:val="003522D7"/>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2D21"/>
    <w:rsid w:val="003A4F61"/>
    <w:rsid w:val="003A655D"/>
    <w:rsid w:val="003A77E5"/>
    <w:rsid w:val="003B0531"/>
    <w:rsid w:val="003B3972"/>
    <w:rsid w:val="003B4D32"/>
    <w:rsid w:val="003B5EE0"/>
    <w:rsid w:val="003B63AF"/>
    <w:rsid w:val="003C1C49"/>
    <w:rsid w:val="003C1D58"/>
    <w:rsid w:val="003C2423"/>
    <w:rsid w:val="003C5575"/>
    <w:rsid w:val="003C664B"/>
    <w:rsid w:val="003C7387"/>
    <w:rsid w:val="003C7831"/>
    <w:rsid w:val="003E2BE6"/>
    <w:rsid w:val="003E7536"/>
    <w:rsid w:val="003F2FDF"/>
    <w:rsid w:val="003F4EB2"/>
    <w:rsid w:val="003F5517"/>
    <w:rsid w:val="003F693A"/>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435"/>
    <w:rsid w:val="00501936"/>
    <w:rsid w:val="00506B64"/>
    <w:rsid w:val="0050707E"/>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87337"/>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137A5"/>
    <w:rsid w:val="0061420D"/>
    <w:rsid w:val="00615183"/>
    <w:rsid w:val="00621FB6"/>
    <w:rsid w:val="006270A2"/>
    <w:rsid w:val="006273DA"/>
    <w:rsid w:val="00636A1C"/>
    <w:rsid w:val="0064261D"/>
    <w:rsid w:val="0064500E"/>
    <w:rsid w:val="006455DA"/>
    <w:rsid w:val="006506D2"/>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85E1F"/>
    <w:rsid w:val="00790E66"/>
    <w:rsid w:val="00791C7D"/>
    <w:rsid w:val="0079369E"/>
    <w:rsid w:val="007A7362"/>
    <w:rsid w:val="007A78A8"/>
    <w:rsid w:val="007B016E"/>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5BCA"/>
    <w:rsid w:val="00855C5E"/>
    <w:rsid w:val="0086195C"/>
    <w:rsid w:val="00863D60"/>
    <w:rsid w:val="00866147"/>
    <w:rsid w:val="0086656C"/>
    <w:rsid w:val="008809FF"/>
    <w:rsid w:val="0089006E"/>
    <w:rsid w:val="00890205"/>
    <w:rsid w:val="00891F6A"/>
    <w:rsid w:val="0089202F"/>
    <w:rsid w:val="00892E1C"/>
    <w:rsid w:val="008A7BD1"/>
    <w:rsid w:val="008B159F"/>
    <w:rsid w:val="008B6F8A"/>
    <w:rsid w:val="008C0B2C"/>
    <w:rsid w:val="008C49B4"/>
    <w:rsid w:val="008C5951"/>
    <w:rsid w:val="008C60AD"/>
    <w:rsid w:val="008D6717"/>
    <w:rsid w:val="008E0C2E"/>
    <w:rsid w:val="008E3BD9"/>
    <w:rsid w:val="008F10EE"/>
    <w:rsid w:val="008F1234"/>
    <w:rsid w:val="008F31B7"/>
    <w:rsid w:val="008F496E"/>
    <w:rsid w:val="008F6B95"/>
    <w:rsid w:val="008F7FF0"/>
    <w:rsid w:val="009002D9"/>
    <w:rsid w:val="00901B1B"/>
    <w:rsid w:val="00902266"/>
    <w:rsid w:val="00902DE6"/>
    <w:rsid w:val="00903D41"/>
    <w:rsid w:val="0090489C"/>
    <w:rsid w:val="009063BC"/>
    <w:rsid w:val="0091757F"/>
    <w:rsid w:val="0092026B"/>
    <w:rsid w:val="00921B46"/>
    <w:rsid w:val="00931BC3"/>
    <w:rsid w:val="00932B68"/>
    <w:rsid w:val="00933574"/>
    <w:rsid w:val="00935339"/>
    <w:rsid w:val="0094284A"/>
    <w:rsid w:val="00942EB0"/>
    <w:rsid w:val="0094453D"/>
    <w:rsid w:val="00950D2D"/>
    <w:rsid w:val="0095130A"/>
    <w:rsid w:val="00954D63"/>
    <w:rsid w:val="00956478"/>
    <w:rsid w:val="00956C49"/>
    <w:rsid w:val="00957322"/>
    <w:rsid w:val="00960252"/>
    <w:rsid w:val="00960973"/>
    <w:rsid w:val="00960C85"/>
    <w:rsid w:val="0096116C"/>
    <w:rsid w:val="00961E2D"/>
    <w:rsid w:val="00967AC8"/>
    <w:rsid w:val="00971315"/>
    <w:rsid w:val="009719B2"/>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38BE"/>
    <w:rsid w:val="009C7B17"/>
    <w:rsid w:val="009D2AC7"/>
    <w:rsid w:val="009D32C4"/>
    <w:rsid w:val="009D335E"/>
    <w:rsid w:val="009D45CC"/>
    <w:rsid w:val="009D4899"/>
    <w:rsid w:val="009E2AE6"/>
    <w:rsid w:val="009E3D5B"/>
    <w:rsid w:val="009F2099"/>
    <w:rsid w:val="009F2B56"/>
    <w:rsid w:val="009F2D27"/>
    <w:rsid w:val="009F323D"/>
    <w:rsid w:val="009F436F"/>
    <w:rsid w:val="009F7AAA"/>
    <w:rsid w:val="00A00732"/>
    <w:rsid w:val="00A046EA"/>
    <w:rsid w:val="00A1186A"/>
    <w:rsid w:val="00A1281C"/>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2192"/>
    <w:rsid w:val="00AE5661"/>
    <w:rsid w:val="00AE5B6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87936"/>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2FED"/>
    <w:rsid w:val="00D17C6B"/>
    <w:rsid w:val="00D20202"/>
    <w:rsid w:val="00D210AE"/>
    <w:rsid w:val="00D30035"/>
    <w:rsid w:val="00D40017"/>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76867"/>
    <w:rsid w:val="00D8237A"/>
    <w:rsid w:val="00D84C2F"/>
    <w:rsid w:val="00D85A95"/>
    <w:rsid w:val="00D87C9B"/>
    <w:rsid w:val="00D90122"/>
    <w:rsid w:val="00D9037A"/>
    <w:rsid w:val="00DA1576"/>
    <w:rsid w:val="00DA2CA6"/>
    <w:rsid w:val="00DA3FB3"/>
    <w:rsid w:val="00DA49BD"/>
    <w:rsid w:val="00DA5909"/>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E710B"/>
    <w:rsid w:val="00DF1E8F"/>
    <w:rsid w:val="00DF2C30"/>
    <w:rsid w:val="00DF2C48"/>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619AC"/>
    <w:rsid w:val="00E7213D"/>
    <w:rsid w:val="00E72365"/>
    <w:rsid w:val="00E723B6"/>
    <w:rsid w:val="00E73699"/>
    <w:rsid w:val="00E737F7"/>
    <w:rsid w:val="00E739AE"/>
    <w:rsid w:val="00E73A97"/>
    <w:rsid w:val="00E73E76"/>
    <w:rsid w:val="00E76B37"/>
    <w:rsid w:val="00E8101F"/>
    <w:rsid w:val="00E81086"/>
    <w:rsid w:val="00E84C1B"/>
    <w:rsid w:val="00E916E9"/>
    <w:rsid w:val="00E968AA"/>
    <w:rsid w:val="00E97295"/>
    <w:rsid w:val="00EA0FE6"/>
    <w:rsid w:val="00EA1552"/>
    <w:rsid w:val="00EA20F8"/>
    <w:rsid w:val="00EB139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3C53"/>
    <w:rsid w:val="00EE65E2"/>
    <w:rsid w:val="00EE6929"/>
    <w:rsid w:val="00EF69D9"/>
    <w:rsid w:val="00EF6C7C"/>
    <w:rsid w:val="00F0327E"/>
    <w:rsid w:val="00F07706"/>
    <w:rsid w:val="00F105EA"/>
    <w:rsid w:val="00F120D6"/>
    <w:rsid w:val="00F128DA"/>
    <w:rsid w:val="00F1328A"/>
    <w:rsid w:val="00F13C09"/>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41079"/>
    <w:rsid w:val="00F41E39"/>
    <w:rsid w:val="00F43272"/>
    <w:rsid w:val="00F43783"/>
    <w:rsid w:val="00F44B6F"/>
    <w:rsid w:val="00F53943"/>
    <w:rsid w:val="00F55509"/>
    <w:rsid w:val="00F55A8D"/>
    <w:rsid w:val="00F57FCA"/>
    <w:rsid w:val="00F61903"/>
    <w:rsid w:val="00F63F9E"/>
    <w:rsid w:val="00F65E2D"/>
    <w:rsid w:val="00F7156A"/>
    <w:rsid w:val="00F716C0"/>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21"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F7B45-2544-C844-8C96-A1FCBB8AE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8</TotalTime>
  <Pages>16</Pages>
  <Words>20593</Words>
  <Characters>117385</Characters>
  <Application>Microsoft Macintosh Word</Application>
  <DocSecurity>0</DocSecurity>
  <Lines>978</Lines>
  <Paragraphs>2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70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zenrunner</cp:lastModifiedBy>
  <cp:revision>353</cp:revision>
  <cp:lastPrinted>2018-01-11T18:39:00Z</cp:lastPrinted>
  <dcterms:created xsi:type="dcterms:W3CDTF">2019-04-02T23:08:00Z</dcterms:created>
  <dcterms:modified xsi:type="dcterms:W3CDTF">2019-04-29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